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533DE" w14:textId="00EE2A6E" w:rsidR="006F2DD9" w:rsidRPr="0016029A" w:rsidRDefault="00551D82" w:rsidP="00F05F43">
      <w:pPr>
        <w:pBdr>
          <w:top w:val="nil"/>
          <w:left w:val="nil"/>
          <w:bottom w:val="nil"/>
          <w:right w:val="nil"/>
          <w:between w:val="nil"/>
        </w:pBdr>
        <w:rPr>
          <w:color w:val="000000"/>
        </w:rPr>
      </w:pPr>
      <w:r>
        <w:rPr>
          <w:b/>
          <w:color w:val="000000"/>
        </w:rPr>
        <w:t>TITLE:</w:t>
      </w:r>
      <w:r>
        <w:rPr>
          <w:color w:val="000000"/>
        </w:rPr>
        <w:t xml:space="preserve"> </w:t>
      </w:r>
    </w:p>
    <w:p w14:paraId="59AAC127" w14:textId="0FA5235C" w:rsidR="006E4797" w:rsidRPr="006F2DD9" w:rsidRDefault="00751775" w:rsidP="00F05F43">
      <w:r w:rsidRPr="006F2DD9">
        <w:t xml:space="preserve">Dynamic Light Scattering </w:t>
      </w:r>
      <w:r w:rsidR="00F05F43">
        <w:t>A</w:t>
      </w:r>
      <w:r w:rsidRPr="006F2DD9">
        <w:t xml:space="preserve">pplied to </w:t>
      </w:r>
      <w:r w:rsidR="00F05F43" w:rsidRPr="006F2DD9">
        <w:t xml:space="preserve">Probe-Free Characterization </w:t>
      </w:r>
      <w:r w:rsidRPr="006F2DD9">
        <w:t xml:space="preserve">of </w:t>
      </w:r>
      <w:r w:rsidR="00F05F43" w:rsidRPr="006F2DD9">
        <w:t xml:space="preserve">Drug Induced Biophysical Changes </w:t>
      </w:r>
      <w:r w:rsidR="00F05F43">
        <w:t>i</w:t>
      </w:r>
      <w:r w:rsidR="00F05F43" w:rsidRPr="006F2DD9">
        <w:t>n Lipid Membrane</w:t>
      </w:r>
    </w:p>
    <w:p w14:paraId="06C0C87E" w14:textId="77777777" w:rsidR="006E4797" w:rsidRDefault="006E4797" w:rsidP="00F05F43">
      <w:pPr>
        <w:rPr>
          <w:b/>
        </w:rPr>
      </w:pPr>
    </w:p>
    <w:p w14:paraId="548EB04D" w14:textId="4BDE812C" w:rsidR="006F2DD9" w:rsidRPr="0016029A" w:rsidRDefault="00551D82" w:rsidP="00F05F43">
      <w:pPr>
        <w:rPr>
          <w:color w:val="808080"/>
        </w:rPr>
      </w:pPr>
      <w:r>
        <w:rPr>
          <w:b/>
        </w:rPr>
        <w:t xml:space="preserve">AUTHORS AND AFFILIATIONS: </w:t>
      </w:r>
    </w:p>
    <w:p w14:paraId="00535F2C" w14:textId="72B87584" w:rsidR="006E4797" w:rsidRPr="00124C77" w:rsidRDefault="00751775" w:rsidP="00F05F43">
      <w:bookmarkStart w:id="0" w:name="_Hlk67321768"/>
      <w:proofErr w:type="spellStart"/>
      <w:r w:rsidRPr="00124C77">
        <w:t>Eduarda</w:t>
      </w:r>
      <w:proofErr w:type="spellEnd"/>
      <w:r w:rsidRPr="00124C77">
        <w:t xml:space="preserve"> Fernandes</w:t>
      </w:r>
      <w:r w:rsidRPr="00124C77">
        <w:rPr>
          <w:vertAlign w:val="superscript"/>
        </w:rPr>
        <w:t>1</w:t>
      </w:r>
      <w:r w:rsidR="00F05F43">
        <w:t xml:space="preserve">, </w:t>
      </w:r>
      <w:r w:rsidRPr="00124C77">
        <w:t>Marlene Lúcio</w:t>
      </w:r>
      <w:r w:rsidRPr="00124C77">
        <w:rPr>
          <w:vertAlign w:val="superscript"/>
        </w:rPr>
        <w:t>2</w:t>
      </w:r>
    </w:p>
    <w:p w14:paraId="1976DE46" w14:textId="5EF570EB" w:rsidR="006E4797" w:rsidRPr="00124C77" w:rsidRDefault="006E4797" w:rsidP="00F05F43"/>
    <w:p w14:paraId="08F9D6A5" w14:textId="607AB669" w:rsidR="00751775" w:rsidRPr="00F05F43" w:rsidRDefault="00751775" w:rsidP="00F05F43">
      <w:pPr>
        <w:pStyle w:val="ListParagraph"/>
        <w:numPr>
          <w:ilvl w:val="0"/>
          <w:numId w:val="25"/>
        </w:numPr>
        <w:ind w:left="0" w:firstLine="0"/>
        <w:rPr>
          <w:lang w:val="pt-PT"/>
        </w:rPr>
      </w:pPr>
      <w:r w:rsidRPr="00F05F43">
        <w:rPr>
          <w:lang w:val="pt-PT"/>
        </w:rPr>
        <w:t>CF-UM-UP – Centr</w:t>
      </w:r>
      <w:r w:rsidR="006F2DD9" w:rsidRPr="00F05F43">
        <w:rPr>
          <w:lang w:val="pt-PT"/>
        </w:rPr>
        <w:t>o de Física das Universidades do Minho e Porto,</w:t>
      </w:r>
      <w:r w:rsidRPr="00F05F43">
        <w:rPr>
          <w:lang w:val="pt-PT"/>
        </w:rPr>
        <w:t xml:space="preserve"> Campus de Gualtar, Braga, Portugal</w:t>
      </w:r>
    </w:p>
    <w:p w14:paraId="3F727A68" w14:textId="51675E1E" w:rsidR="008A63F8" w:rsidRDefault="004C2B74" w:rsidP="00F05F43">
      <w:pPr>
        <w:pStyle w:val="ListParagraph"/>
        <w:numPr>
          <w:ilvl w:val="0"/>
          <w:numId w:val="25"/>
        </w:numPr>
        <w:ind w:left="0" w:firstLine="0"/>
        <w:rPr>
          <w:lang w:val="pt-PT"/>
        </w:rPr>
      </w:pPr>
      <w:r w:rsidRPr="00F05F43">
        <w:rPr>
          <w:lang w:val="pt-PT"/>
        </w:rPr>
        <w:t xml:space="preserve">CF-UM-UP and </w:t>
      </w:r>
      <w:r w:rsidR="006F2DD9" w:rsidRPr="00F05F43">
        <w:rPr>
          <w:lang w:val="pt-PT"/>
        </w:rPr>
        <w:t>CBMA</w:t>
      </w:r>
      <w:r w:rsidRPr="00F05F43">
        <w:rPr>
          <w:lang w:val="pt-PT"/>
        </w:rPr>
        <w:t xml:space="preserve"> –</w:t>
      </w:r>
      <w:r w:rsidR="006F2DD9" w:rsidRPr="00F05F43">
        <w:rPr>
          <w:lang w:val="pt-PT"/>
        </w:rPr>
        <w:t xml:space="preserve"> </w:t>
      </w:r>
      <w:r w:rsidRPr="00F05F43">
        <w:rPr>
          <w:lang w:val="pt-PT"/>
        </w:rPr>
        <w:t xml:space="preserve">Centro de Física das Universidades do Minho e Porto and </w:t>
      </w:r>
      <w:r w:rsidR="006F2DD9" w:rsidRPr="00F05F43">
        <w:rPr>
          <w:lang w:val="pt-PT"/>
        </w:rPr>
        <w:t>Centro de Biologia Molecular e Ambiental, Universidade do Minho, Campus de Gualtar, Braga, Portugal</w:t>
      </w:r>
    </w:p>
    <w:p w14:paraId="05927D18" w14:textId="77777777" w:rsidR="00F05F43" w:rsidRPr="00F05F43" w:rsidRDefault="00F05F43" w:rsidP="00F05F43">
      <w:pPr>
        <w:pStyle w:val="ListParagraph"/>
        <w:ind w:left="0"/>
        <w:rPr>
          <w:lang w:val="pt-PT"/>
        </w:rPr>
      </w:pPr>
    </w:p>
    <w:bookmarkEnd w:id="0"/>
    <w:p w14:paraId="386C8BD8" w14:textId="3B615C11" w:rsidR="006F2DD9" w:rsidRDefault="00F05F43" w:rsidP="00F05F43">
      <w:pPr>
        <w:rPr>
          <w:lang w:val="pt-PT"/>
        </w:rPr>
      </w:pPr>
      <w:r w:rsidRPr="00F05F43">
        <w:rPr>
          <w:lang w:val="pt-PT"/>
        </w:rPr>
        <w:fldChar w:fldCharType="begin"/>
      </w:r>
      <w:r w:rsidRPr="00F05F43">
        <w:rPr>
          <w:lang w:val="pt-PT"/>
        </w:rPr>
        <w:instrText xml:space="preserve"> HYPERLINK "mailto:eduardabfer@gmail.com" </w:instrText>
      </w:r>
      <w:r w:rsidRPr="00F05F43">
        <w:rPr>
          <w:lang w:val="pt-PT"/>
        </w:rPr>
        <w:fldChar w:fldCharType="separate"/>
      </w:r>
      <w:r w:rsidRPr="00F05F43">
        <w:rPr>
          <w:rStyle w:val="Hyperlink"/>
          <w:lang w:val="pt-PT"/>
        </w:rPr>
        <w:t>eduardabfer@gmail.com</w:t>
      </w:r>
      <w:r w:rsidRPr="00F05F43">
        <w:rPr>
          <w:lang w:val="pt-PT"/>
        </w:rPr>
        <w:fldChar w:fldCharType="end"/>
      </w:r>
    </w:p>
    <w:p w14:paraId="2115BACA" w14:textId="69409C4F" w:rsidR="00F05F43" w:rsidRDefault="00F05F43" w:rsidP="00F05F43">
      <w:pPr>
        <w:rPr>
          <w:lang w:val="pt-PT"/>
        </w:rPr>
      </w:pPr>
      <w:hyperlink r:id="rId7" w:history="1">
        <w:r w:rsidRPr="00F05F43">
          <w:rPr>
            <w:rStyle w:val="Hyperlink"/>
            <w:lang w:val="pt-PT"/>
          </w:rPr>
          <w:t>mlucio@fisica.uminho.pt</w:t>
        </w:r>
      </w:hyperlink>
    </w:p>
    <w:p w14:paraId="0BFFED61" w14:textId="77777777" w:rsidR="00F05F43" w:rsidRPr="006F2DD9" w:rsidRDefault="00F05F43" w:rsidP="00F05F43">
      <w:pPr>
        <w:rPr>
          <w:color w:val="808080"/>
          <w:lang w:val="pt-PT"/>
        </w:rPr>
      </w:pPr>
    </w:p>
    <w:p w14:paraId="141ABDE5" w14:textId="6CCF0914" w:rsidR="006E4797" w:rsidRDefault="00551D82" w:rsidP="00F05F43">
      <w:pPr>
        <w:pBdr>
          <w:top w:val="nil"/>
          <w:left w:val="nil"/>
          <w:bottom w:val="nil"/>
          <w:right w:val="nil"/>
          <w:between w:val="nil"/>
        </w:pBdr>
        <w:rPr>
          <w:color w:val="000000"/>
        </w:rPr>
      </w:pPr>
      <w:r>
        <w:rPr>
          <w:b/>
          <w:color w:val="000000"/>
        </w:rPr>
        <w:t>KEYWORDS:</w:t>
      </w:r>
      <w:r>
        <w:rPr>
          <w:color w:val="000000"/>
        </w:rPr>
        <w:t xml:space="preserve"> </w:t>
      </w:r>
    </w:p>
    <w:p w14:paraId="5CA7FA61" w14:textId="4AC89082" w:rsidR="007342BD" w:rsidRDefault="007342BD" w:rsidP="00F05F43">
      <w:pPr>
        <w:pBdr>
          <w:top w:val="nil"/>
          <w:left w:val="nil"/>
          <w:bottom w:val="nil"/>
          <w:right w:val="nil"/>
          <w:between w:val="nil"/>
        </w:pBdr>
        <w:rPr>
          <w:color w:val="000000"/>
        </w:rPr>
      </w:pPr>
      <w:r>
        <w:rPr>
          <w:color w:val="000000"/>
        </w:rPr>
        <w:t xml:space="preserve">Drug-membrane interaction; lipid phase transition; </w:t>
      </w:r>
      <w:r w:rsidR="00B62B98">
        <w:rPr>
          <w:color w:val="000000"/>
        </w:rPr>
        <w:t xml:space="preserve">biophysical characterization; lipid bilayers; dynamic light scattering; lipid thin </w:t>
      </w:r>
      <w:r w:rsidR="0025475C">
        <w:rPr>
          <w:color w:val="000000"/>
        </w:rPr>
        <w:t xml:space="preserve">film </w:t>
      </w:r>
      <w:r w:rsidR="00B62B98">
        <w:rPr>
          <w:color w:val="000000"/>
        </w:rPr>
        <w:t xml:space="preserve">hydration method </w:t>
      </w:r>
    </w:p>
    <w:p w14:paraId="2083B5F6" w14:textId="77777777" w:rsidR="007342BD" w:rsidRDefault="007342BD" w:rsidP="00F05F43">
      <w:pPr>
        <w:rPr>
          <w:b/>
        </w:rPr>
      </w:pPr>
    </w:p>
    <w:p w14:paraId="3227380A" w14:textId="7E3AD91B" w:rsidR="007342BD" w:rsidRDefault="00551D82" w:rsidP="00F05F43">
      <w:r>
        <w:rPr>
          <w:b/>
        </w:rPr>
        <w:t>SUMMARY:</w:t>
      </w:r>
      <w:r>
        <w:t xml:space="preserve"> </w:t>
      </w:r>
    </w:p>
    <w:p w14:paraId="01069787" w14:textId="45FB82E4" w:rsidR="006E4797" w:rsidRPr="007342BD" w:rsidRDefault="007342BD" w:rsidP="00F05F43">
      <w:r w:rsidRPr="007342BD">
        <w:t xml:space="preserve">A simple yet reliable light scattering based protocol is described to monitor the phospholipid phase transitions. The simplicity of such </w:t>
      </w:r>
      <w:r w:rsidR="00610317">
        <w:t xml:space="preserve">a </w:t>
      </w:r>
      <w:r w:rsidRPr="007342BD">
        <w:t>protocol can provide a new solution for routine</w:t>
      </w:r>
      <w:r w:rsidR="00610317">
        <w:t xml:space="preserve"> </w:t>
      </w:r>
      <w:r w:rsidRPr="007342BD">
        <w:t xml:space="preserve">evaluation of the interaction between chemical entities with phospholipid bilayers. </w:t>
      </w:r>
    </w:p>
    <w:p w14:paraId="74EFC8D7" w14:textId="77777777" w:rsidR="006E4797" w:rsidRDefault="006E4797" w:rsidP="00F05F43"/>
    <w:p w14:paraId="2377879F" w14:textId="1ED57FA0" w:rsidR="006F2DD9" w:rsidRDefault="00551D82" w:rsidP="00F05F43">
      <w:pPr>
        <w:rPr>
          <w:color w:val="808080"/>
        </w:rPr>
      </w:pPr>
      <w:r>
        <w:rPr>
          <w:b/>
        </w:rPr>
        <w:t>ABSTRACT:</w:t>
      </w:r>
      <w:r>
        <w:t xml:space="preserve"> </w:t>
      </w:r>
    </w:p>
    <w:p w14:paraId="0701F33C" w14:textId="4A4FF390" w:rsidR="006F2DD9" w:rsidRDefault="006F2DD9" w:rsidP="00F05F43">
      <w:bookmarkStart w:id="1" w:name="_Hlk68554443"/>
      <w:bookmarkStart w:id="2" w:name="_Hlk67316696"/>
      <w:r w:rsidRPr="006F2DD9">
        <w:t>Biological membranes are</w:t>
      </w:r>
      <w:r w:rsidR="00593CFE" w:rsidRPr="00593CFE">
        <w:t xml:space="preserve"> spherical boundaries formed by self-assembled lipid bilayers that enclose an internal aqueous core and are surrounded by an external aqueous environment.</w:t>
      </w:r>
      <w:bookmarkEnd w:id="1"/>
      <w:r w:rsidRPr="006F2DD9">
        <w:t xml:space="preserve"> </w:t>
      </w:r>
      <w:bookmarkEnd w:id="2"/>
      <w:r w:rsidRPr="006F2DD9">
        <w:t xml:space="preserve">Biological membranes have strict biophysical properties that are essential for their function, such as defined thickness, structure, </w:t>
      </w:r>
      <w:proofErr w:type="spellStart"/>
      <w:r w:rsidRPr="006F2DD9">
        <w:t>microviscosity</w:t>
      </w:r>
      <w:proofErr w:type="spellEnd"/>
      <w:r w:rsidRPr="006F2DD9">
        <w:t>, order, lateral pressure, surface charge and permeability. Considering the similarity between biological membranes and liposomes in their ability to mimic biophysical properties of the membrane, it is easy to understand why liposomes are simple but relevant cellular membrane models. In fact, liposomes are widely used to study the drug-induced effects on membrane biophysics</w:t>
      </w:r>
      <w:r w:rsidR="00610317">
        <w:t>,</w:t>
      </w:r>
      <w:r w:rsidRPr="006F2DD9">
        <w:t xml:space="preserve"> which can often be related to the drug’s capacity to cross membranes and distribute to tissues or may be associated with membrane toxicity. In practical terms, the effects of drugs on membrane biophysics can be assessed by changes in the thermotropic </w:t>
      </w:r>
      <w:r w:rsidR="00B62B98" w:rsidRPr="006F2DD9">
        <w:t>behavior</w:t>
      </w:r>
      <w:r w:rsidRPr="006F2DD9">
        <w:t xml:space="preserve"> of lipid membranes which can be studied by monitoring parameters such as the main phase transition temperature (</w:t>
      </w:r>
      <w:r w:rsidRPr="006B71DB">
        <w:rPr>
          <w:i/>
          <w:iCs/>
        </w:rPr>
        <w:t>T</w:t>
      </w:r>
      <w:r w:rsidRPr="006B71DB">
        <w:rPr>
          <w:i/>
          <w:iCs/>
          <w:vertAlign w:val="subscript"/>
        </w:rPr>
        <w:t>m</w:t>
      </w:r>
      <w:r w:rsidRPr="006F2DD9">
        <w:t>) and the cooperativity (</w:t>
      </w:r>
      <w:r w:rsidRPr="006B71DB">
        <w:rPr>
          <w:i/>
          <w:iCs/>
        </w:rPr>
        <w:t>B</w:t>
      </w:r>
      <w:r w:rsidRPr="006F2DD9">
        <w:t xml:space="preserve">) of the phase transition. </w:t>
      </w:r>
    </w:p>
    <w:p w14:paraId="0F030F0D" w14:textId="77777777" w:rsidR="00610317" w:rsidRPr="006F2DD9" w:rsidRDefault="00610317" w:rsidP="00F05F43"/>
    <w:p w14:paraId="2CF9CD54" w14:textId="5FA26DD1" w:rsidR="006E4797" w:rsidRPr="006F2DD9" w:rsidRDefault="006F2DD9" w:rsidP="00F05F43">
      <w:r w:rsidRPr="006F2DD9">
        <w:t xml:space="preserve">Herein we propose a probe-free protocol that uses dynamic light scattering (DLS) as the detection technique to determine </w:t>
      </w:r>
      <w:r w:rsidRPr="006B71DB">
        <w:rPr>
          <w:i/>
          <w:iCs/>
        </w:rPr>
        <w:t>T</w:t>
      </w:r>
      <w:r w:rsidRPr="006B71DB">
        <w:rPr>
          <w:i/>
          <w:iCs/>
          <w:vertAlign w:val="subscript"/>
        </w:rPr>
        <w:t>m</w:t>
      </w:r>
      <w:r w:rsidRPr="006F2DD9">
        <w:t xml:space="preserve"> and </w:t>
      </w:r>
      <w:r w:rsidRPr="006B71DB">
        <w:rPr>
          <w:i/>
          <w:iCs/>
        </w:rPr>
        <w:t>B</w:t>
      </w:r>
      <w:r w:rsidRPr="006F2DD9">
        <w:t>, taking advantage of the light scattering changes observed when the lipid components of a membrane transit from a</w:t>
      </w:r>
      <w:r w:rsidR="00940D52">
        <w:t>n</w:t>
      </w:r>
      <w:r w:rsidRPr="006F2DD9">
        <w:t xml:space="preserve"> ordered gel-phase (L</w:t>
      </w:r>
      <w:r w:rsidRPr="00940D52">
        <w:rPr>
          <w:vertAlign w:val="subscript"/>
        </w:rPr>
        <w:t>β</w:t>
      </w:r>
      <w:r w:rsidRPr="006F2DD9">
        <w:t>) to a less ordered fluid phase (L</w:t>
      </w:r>
      <w:r w:rsidRPr="00940D52">
        <w:rPr>
          <w:vertAlign w:val="subscript"/>
        </w:rPr>
        <w:t>α</w:t>
      </w:r>
      <w:r w:rsidRPr="006F2DD9">
        <w:t xml:space="preserve">). This protocol consists </w:t>
      </w:r>
      <w:r w:rsidR="00610317">
        <w:t>of</w:t>
      </w:r>
      <w:r w:rsidRPr="006F2DD9">
        <w:t xml:space="preserve"> a detailed explanation of a temperature trend standard operating procedure (SOP) based </w:t>
      </w:r>
      <w:r w:rsidR="00610317">
        <w:t>o</w:t>
      </w:r>
      <w:r w:rsidRPr="006F2DD9">
        <w:t>n</w:t>
      </w:r>
      <w:r w:rsidR="002E2D87">
        <w:t xml:space="preserve"> the</w:t>
      </w:r>
      <w:r w:rsidRPr="006F2DD9">
        <w:t xml:space="preserve"> D</w:t>
      </w:r>
      <w:r w:rsidR="002E2D87">
        <w:t xml:space="preserve">ynamic </w:t>
      </w:r>
      <w:r w:rsidRPr="006F2DD9">
        <w:t>L</w:t>
      </w:r>
      <w:r w:rsidR="002E2D87">
        <w:t xml:space="preserve">ight </w:t>
      </w:r>
      <w:r w:rsidRPr="006F2DD9">
        <w:t>S</w:t>
      </w:r>
      <w:r w:rsidR="002E2D87">
        <w:t>cattering technique</w:t>
      </w:r>
      <w:r w:rsidRPr="006F2DD9">
        <w:t xml:space="preserve"> as well as </w:t>
      </w:r>
      <w:r w:rsidRPr="006F2DD9">
        <w:lastRenderedPageBreak/>
        <w:t xml:space="preserve">an analysis of the data collected from the thermotropic study of liposomes in the presence and absence of drugs. For its simplicity, </w:t>
      </w:r>
      <w:proofErr w:type="gramStart"/>
      <w:r w:rsidRPr="006F2DD9">
        <w:t>standardization</w:t>
      </w:r>
      <w:proofErr w:type="gramEnd"/>
      <w:r w:rsidRPr="006F2DD9">
        <w:t xml:space="preserve"> and probe–free nature, this protocol has the potential to be used with a variety of drugs and other potential therapeutic agents to screen their effects on membrane biophysics and, more broadly, to relate these effects to drug biodistribution and membrane toxicity.</w:t>
      </w:r>
    </w:p>
    <w:p w14:paraId="6C562A09" w14:textId="77777777" w:rsidR="006F2DD9" w:rsidRDefault="006F2DD9" w:rsidP="00F05F43">
      <w:pPr>
        <w:rPr>
          <w:b/>
        </w:rPr>
      </w:pPr>
    </w:p>
    <w:p w14:paraId="225609EB" w14:textId="33678B65" w:rsidR="00940D52" w:rsidRDefault="00551D82" w:rsidP="00F05F43">
      <w:pPr>
        <w:rPr>
          <w:color w:val="808080"/>
        </w:rPr>
      </w:pPr>
      <w:r>
        <w:rPr>
          <w:b/>
        </w:rPr>
        <w:t>INTRODUCTION:</w:t>
      </w:r>
      <w:r>
        <w:rPr>
          <w:color w:val="808080"/>
        </w:rPr>
        <w:t xml:space="preserve"> </w:t>
      </w:r>
    </w:p>
    <w:p w14:paraId="44286C40" w14:textId="0319740B" w:rsidR="00173902" w:rsidRDefault="00940D52" w:rsidP="00F05F43">
      <w:bookmarkStart w:id="3" w:name="_Hlk68540783"/>
      <w:r w:rsidRPr="00417E7D">
        <w:t>Liposomes are hollow spherical assemblies formed by single or concentric bilayers (</w:t>
      </w:r>
      <w:proofErr w:type="spellStart"/>
      <w:r w:rsidRPr="00417E7D">
        <w:t>unilamellar</w:t>
      </w:r>
      <w:proofErr w:type="spellEnd"/>
      <w:r w:rsidRPr="00417E7D">
        <w:t xml:space="preserve"> or multilamellar) enclosing a</w:t>
      </w:r>
      <w:r w:rsidR="00173902" w:rsidRPr="00417E7D">
        <w:t>n</w:t>
      </w:r>
      <w:r w:rsidRPr="00417E7D">
        <w:t xml:space="preserve"> aqueous medium. Due to its spherical form and phospholipid composition, liposomes ha</w:t>
      </w:r>
      <w:r w:rsidR="00173902" w:rsidRPr="00417E7D">
        <w:t>ve</w:t>
      </w:r>
      <w:r w:rsidRPr="00417E7D">
        <w:t xml:space="preserve"> been described as potential mimetic model</w:t>
      </w:r>
      <w:r w:rsidR="00AB1010">
        <w:t>s</w:t>
      </w:r>
      <w:r w:rsidRPr="00417E7D">
        <w:t xml:space="preserve"> of biological cell membranes, in which </w:t>
      </w:r>
      <w:r w:rsidR="00173902" w:rsidRPr="00417E7D">
        <w:t>phospholipids</w:t>
      </w:r>
      <w:r w:rsidR="00316DC4">
        <w:t xml:space="preserve"> (e.g.</w:t>
      </w:r>
      <w:r w:rsidR="00610317">
        <w:t>,</w:t>
      </w:r>
      <w:r w:rsidR="00316DC4">
        <w:t xml:space="preserve"> phosphatidylcholine)</w:t>
      </w:r>
      <w:r w:rsidR="00173902" w:rsidRPr="00417E7D">
        <w:t xml:space="preserve"> are the most abundant membrane </w:t>
      </w:r>
      <w:r w:rsidR="00533AA6" w:rsidRPr="00417E7D">
        <w:t>compo</w:t>
      </w:r>
      <w:r w:rsidR="00533AA6">
        <w:t>nents</w:t>
      </w:r>
      <w:r w:rsidR="00173902" w:rsidRPr="00417E7D">
        <w:t xml:space="preserve">. Phospholipids are a family of amphiphiles consisting </w:t>
      </w:r>
      <w:r w:rsidR="00280DC4" w:rsidRPr="00417E7D">
        <w:t>o</w:t>
      </w:r>
      <w:r w:rsidR="00280DC4">
        <w:t>f</w:t>
      </w:r>
      <w:r w:rsidR="00280DC4" w:rsidRPr="00417E7D">
        <w:t xml:space="preserve"> </w:t>
      </w:r>
      <w:r w:rsidR="00173902" w:rsidRPr="00417E7D">
        <w:t>a polar hydrophilic headgroup, a hydrophobic hydrocarbon tail (acyl chain) and a</w:t>
      </w:r>
      <w:r w:rsidR="00C77A4F">
        <w:t xml:space="preserve">n ester </w:t>
      </w:r>
      <w:r w:rsidR="00173902" w:rsidRPr="00417E7D">
        <w:t xml:space="preserve">linkage attaching the head and tail groups. Considering liposomes as biomimetic models of cell membranes, their </w:t>
      </w:r>
      <w:r w:rsidR="0092332F" w:rsidRPr="00417E7D">
        <w:t>interesting</w:t>
      </w:r>
      <w:r w:rsidR="00173902" w:rsidRPr="00417E7D">
        <w:t xml:space="preserve"> thermodynamical properties are being widely studied towards a deeper understanding of </w:t>
      </w:r>
      <w:r w:rsidR="005A55E5">
        <w:t xml:space="preserve">the </w:t>
      </w:r>
      <w:r w:rsidR="00173902" w:rsidRPr="00417E7D">
        <w:t>thermotropic behavior of cell membranes in conditions that are not compatible with live cells. Additionally, considering that th</w:t>
      </w:r>
      <w:r w:rsidR="00610317">
        <w:t>ese</w:t>
      </w:r>
      <w:r w:rsidR="00173902" w:rsidRPr="00417E7D">
        <w:t xml:space="preserve"> lipid bilayers are markedly influenced by their surroundings, the presence of exogenous molecules, such as therapeutic agents, can produce</w:t>
      </w:r>
      <w:r w:rsidR="00610317">
        <w:t xml:space="preserve"> </w:t>
      </w:r>
      <w:r w:rsidR="00593CFE">
        <w:t>dramatic</w:t>
      </w:r>
      <w:r w:rsidR="00593CFE" w:rsidRPr="00417E7D">
        <w:t xml:space="preserve"> </w:t>
      </w:r>
      <w:r w:rsidR="00173902" w:rsidRPr="00417E7D">
        <w:t xml:space="preserve">changes in the bilayer dynamics. </w:t>
      </w:r>
      <w:r w:rsidR="000D3B55">
        <w:t>Therefore</w:t>
      </w:r>
      <w:r w:rsidR="00173902" w:rsidRPr="00417E7D">
        <w:t xml:space="preserve">, liposomes can be used to study the </w:t>
      </w:r>
      <w:r w:rsidR="00C856DF">
        <w:t>biophysical properties of membranes</w:t>
      </w:r>
      <w:r w:rsidR="00173902" w:rsidRPr="00417E7D">
        <w:t xml:space="preserve"> but can </w:t>
      </w:r>
      <w:r w:rsidR="00473E36">
        <w:t xml:space="preserve">also </w:t>
      </w:r>
      <w:r w:rsidR="00173902" w:rsidRPr="00417E7D">
        <w:t xml:space="preserve">be used to evaluate the effect of a chemical entity on </w:t>
      </w:r>
      <w:r w:rsidR="00BC5759">
        <w:t>these</w:t>
      </w:r>
      <w:r w:rsidR="00BC5759" w:rsidRPr="00417E7D">
        <w:t xml:space="preserve"> </w:t>
      </w:r>
      <w:r w:rsidR="00173902" w:rsidRPr="00417E7D">
        <w:t xml:space="preserve">biophysical </w:t>
      </w:r>
      <w:r w:rsidR="00C856DF">
        <w:t>properties</w:t>
      </w:r>
      <w:r w:rsidR="00173902" w:rsidRPr="00417E7D">
        <w:t>.</w:t>
      </w:r>
      <w:r w:rsidR="00D83A7B" w:rsidRPr="00417E7D">
        <w:t xml:space="preserve"> Actually, </w:t>
      </w:r>
      <w:r w:rsidR="003009EC">
        <w:t xml:space="preserve">changes in </w:t>
      </w:r>
      <w:r w:rsidR="00D83A7B" w:rsidRPr="00417E7D">
        <w:t xml:space="preserve">thermotropic phospholipid phase transitions in biological media </w:t>
      </w:r>
      <w:r w:rsidR="003009EC">
        <w:t>may be</w:t>
      </w:r>
      <w:r w:rsidR="003009EC" w:rsidRPr="00417E7D">
        <w:t xml:space="preserve"> </w:t>
      </w:r>
      <w:r w:rsidR="00D83A7B" w:rsidRPr="00417E7D">
        <w:t xml:space="preserve">correlated to </w:t>
      </w:r>
      <w:r w:rsidR="003009EC">
        <w:t>impairment</w:t>
      </w:r>
      <w:r w:rsidR="00D83A7B" w:rsidRPr="00417E7D">
        <w:t xml:space="preserve"> in </w:t>
      </w:r>
      <w:r w:rsidR="009D0C73">
        <w:t>bio</w:t>
      </w:r>
      <w:r w:rsidR="00D83A7B" w:rsidRPr="00417E7D">
        <w:t xml:space="preserve">physical properties </w:t>
      </w:r>
      <w:r w:rsidR="009D0C73">
        <w:t>of membranes with consequences in</w:t>
      </w:r>
      <w:r w:rsidR="00D83A7B" w:rsidRPr="00417E7D">
        <w:t xml:space="preserve"> stability, fluidity or permeability of cell membranes</w:t>
      </w:r>
      <w:r w:rsidR="00D83A7B" w:rsidRPr="00417E7D">
        <w:fldChar w:fldCharType="begin"/>
      </w:r>
      <w:r w:rsidR="00DC38A8">
        <w:instrText xml:space="preserve"> ADDIN EN.CITE &lt;EndNote&gt;&lt;Cite&gt;&lt;Author&gt;Michel&lt;/Author&gt;&lt;Year&gt;2006&lt;/Year&gt;&lt;RecNum&gt;10&lt;/RecNum&gt;&lt;DisplayText&gt;&lt;style face="superscript"&gt;1&lt;/style&gt;&lt;/DisplayText&gt;&lt;record&gt;&lt;rec-number&gt;10&lt;/rec-number&gt;&lt;foreign-keys&gt;&lt;key app="EN" db-id="d5e9t5vvjfdr22e2psdpfe9bwd2a52x0rx5a" timestamp="1605190792"&gt;10&lt;/key&gt;&lt;/foreign-keys&gt;&lt;ref-type name="Journal Article"&gt;17&lt;/ref-type&gt;&lt;contributors&gt;&lt;authors&gt;&lt;author&gt;Michel, N.&lt;/author&gt;&lt;author&gt;Fabiano, A. S.&lt;/author&gt;&lt;author&gt;Polidori, A.&lt;/author&gt;&lt;author&gt;Jack, R.&lt;/author&gt;&lt;author&gt;Pucci, B.&lt;/author&gt;&lt;/authors&gt;&lt;/contributors&gt;&lt;auth-address&gt;Laboratoire de Chimie Bioorganique et des Systemes Moleculaires Vectoriels, Faculte des Sciences, 33 Rue Louis Pasteur, 84000 Avignon, France.&lt;/auth-address&gt;&lt;titles&gt;&lt;title&gt;Determination of phase transition temperatures of lipids by light scattering&lt;/title&gt;&lt;secondary-title&gt;Chem Phys Lipids&lt;/secondary-title&gt;&lt;/titles&gt;&lt;periodical&gt;&lt;full-title&gt;Chem Phys Lipids&lt;/full-title&gt;&lt;/periodical&gt;&lt;pages&gt;11-9&lt;/pages&gt;&lt;volume&gt;139&lt;/volume&gt;&lt;number&gt;1&lt;/number&gt;&lt;edition&gt;2005/10/29&lt;/edition&gt;&lt;keywords&gt;&lt;keyword&gt;1,2-Dipalmitoylphosphatidylcholine/chemistry&lt;/keyword&gt;&lt;keyword&gt;Chemical Phenomena&lt;/keyword&gt;&lt;keyword&gt;Chemistry, Physical&lt;/keyword&gt;&lt;keyword&gt;In Vitro Techniques&lt;/keyword&gt;&lt;keyword&gt;Light&lt;/keyword&gt;&lt;keyword&gt;Lipids/*chemistry&lt;/keyword&gt;&lt;keyword&gt;Macromolecular Substances&lt;/keyword&gt;&lt;keyword&gt;Membranes, Artificial&lt;/keyword&gt;&lt;keyword&gt;Particle Size&lt;/keyword&gt;&lt;keyword&gt;Scattering, Radiation&lt;/keyword&gt;&lt;keyword&gt;Surface-Active Agents/chemistry&lt;/keyword&gt;&lt;keyword&gt;Thermodynamics&lt;/keyword&gt;&lt;/keywords&gt;&lt;dates&gt;&lt;year&gt;2006&lt;/year&gt;&lt;pub-dates&gt;&lt;date&gt;Jan&lt;/date&gt;&lt;/pub-dates&gt;&lt;/dates&gt;&lt;isbn&gt;0009-3084 (Print)&amp;#xD;0009-3084 (Linking)&lt;/isbn&gt;&lt;accession-num&gt;16253216&lt;/accession-num&gt;&lt;urls&gt;&lt;related-urls&gt;&lt;url&gt;https://www.ncbi.nlm.nih.gov/pubmed/16253216&lt;/url&gt;&lt;/related-urls&gt;&lt;/urls&gt;&lt;electronic-resource-num&gt;10.1016/j.chemphyslip.2005.09.003&lt;/electronic-resource-num&gt;&lt;/record&gt;&lt;/Cite&gt;&lt;/EndNote&gt;</w:instrText>
      </w:r>
      <w:r w:rsidR="00D83A7B" w:rsidRPr="00417E7D">
        <w:fldChar w:fldCharType="separate"/>
      </w:r>
      <w:r w:rsidR="00DC38A8" w:rsidRPr="00DC38A8">
        <w:rPr>
          <w:noProof/>
          <w:vertAlign w:val="superscript"/>
        </w:rPr>
        <w:t>1</w:t>
      </w:r>
      <w:r w:rsidR="00D83A7B" w:rsidRPr="00417E7D">
        <w:fldChar w:fldCharType="end"/>
      </w:r>
      <w:r w:rsidR="00D83A7B" w:rsidRPr="00417E7D">
        <w:t xml:space="preserve">. </w:t>
      </w:r>
    </w:p>
    <w:p w14:paraId="1A1242E1" w14:textId="09B207E0" w:rsidR="00610317" w:rsidRPr="00417E7D" w:rsidRDefault="00610317" w:rsidP="00F05F43"/>
    <w:p w14:paraId="276BED6C" w14:textId="4BFAEFA3" w:rsidR="00417E7D" w:rsidRDefault="001463A1" w:rsidP="00F05F43">
      <w:r>
        <w:t>Phospholipid</w:t>
      </w:r>
      <w:r w:rsidR="008B26C7" w:rsidRPr="00417E7D">
        <w:t xml:space="preserve"> bilayer</w:t>
      </w:r>
      <w:r>
        <w:t>s</w:t>
      </w:r>
      <w:r w:rsidR="008B26C7" w:rsidRPr="00417E7D">
        <w:t xml:space="preserve"> can </w:t>
      </w:r>
      <w:r w:rsidR="00610317" w:rsidRPr="00417E7D">
        <w:t>mainly</w:t>
      </w:r>
      <w:r w:rsidR="00610317" w:rsidRPr="00417E7D">
        <w:t xml:space="preserve"> </w:t>
      </w:r>
      <w:r w:rsidR="008B26C7" w:rsidRPr="00417E7D">
        <w:t xml:space="preserve">assume three lamellar </w:t>
      </w:r>
      <w:r w:rsidR="00506FFE" w:rsidRPr="00417E7D">
        <w:t>temperature-dependent phases</w:t>
      </w:r>
      <w:r w:rsidR="00610317">
        <w:t xml:space="preserve"> (</w:t>
      </w:r>
      <w:r w:rsidR="008B26C7" w:rsidRPr="00417E7D">
        <w:t>a crystal</w:t>
      </w:r>
      <w:r w:rsidR="00F42899">
        <w:t>line</w:t>
      </w:r>
      <w:r w:rsidR="008B26C7" w:rsidRPr="00417E7D">
        <w:t xml:space="preserve"> phase (L</w:t>
      </w:r>
      <w:r w:rsidR="008B26C7" w:rsidRPr="00417E7D">
        <w:rPr>
          <w:vertAlign w:val="subscript"/>
        </w:rPr>
        <w:t>C</w:t>
      </w:r>
      <w:r w:rsidR="008B26C7" w:rsidRPr="00417E7D">
        <w:t xml:space="preserve">), </w:t>
      </w:r>
      <w:r w:rsidR="00F42899">
        <w:t xml:space="preserve">a </w:t>
      </w:r>
      <w:r w:rsidR="008B26C7" w:rsidRPr="00417E7D">
        <w:t>solid</w:t>
      </w:r>
      <w:r w:rsidR="00F42899">
        <w:t>-crystalline or</w:t>
      </w:r>
      <w:r w:rsidR="008B26C7" w:rsidRPr="00417E7D">
        <w:t xml:space="preserve"> gel phase (L</w:t>
      </w:r>
      <w:r w:rsidR="008B26C7" w:rsidRPr="00417E7D">
        <w:rPr>
          <w:vertAlign w:val="subscript"/>
        </w:rPr>
        <w:t>β’</w:t>
      </w:r>
      <w:r w:rsidR="008B26C7" w:rsidRPr="00417E7D">
        <w:t>), and a</w:t>
      </w:r>
      <w:r w:rsidR="00F42899">
        <w:t xml:space="preserve"> </w:t>
      </w:r>
      <w:r w:rsidR="004E313B">
        <w:t>liquid-crystalline or</w:t>
      </w:r>
      <w:r w:rsidR="008B26C7" w:rsidRPr="00417E7D">
        <w:t xml:space="preserve"> fluid phase (L</w:t>
      </w:r>
      <w:r w:rsidR="008B26C7" w:rsidRPr="00417E7D">
        <w:rPr>
          <w:vertAlign w:val="subscript"/>
        </w:rPr>
        <w:t>α</w:t>
      </w:r>
      <w:r w:rsidR="008B26C7" w:rsidRPr="00417E7D">
        <w:t>)</w:t>
      </w:r>
      <w:r w:rsidR="00610317">
        <w:t>)</w:t>
      </w:r>
      <w:r w:rsidR="008B26C7" w:rsidRPr="00417E7D">
        <w:t xml:space="preserve"> and its existence or co-existence is regulated by the temperature. The </w:t>
      </w:r>
      <w:r w:rsidR="00506FFE" w:rsidRPr="00417E7D">
        <w:t xml:space="preserve">temperatures at which the lipid </w:t>
      </w:r>
      <w:r w:rsidR="002F1124">
        <w:t>phase transition</w:t>
      </w:r>
      <w:r w:rsidR="002F1124" w:rsidRPr="00417E7D">
        <w:t xml:space="preserve"> </w:t>
      </w:r>
      <w:r w:rsidR="00506FFE" w:rsidRPr="00417E7D">
        <w:t>occurs are called</w:t>
      </w:r>
      <w:r w:rsidR="00610317">
        <w:t xml:space="preserve"> the </w:t>
      </w:r>
      <w:r w:rsidR="00506FFE" w:rsidRPr="00417E7D">
        <w:t>sub-transition temperature</w:t>
      </w:r>
      <w:r w:rsidR="003922F0">
        <w:t>,</w:t>
      </w:r>
      <w:r w:rsidR="00506FFE" w:rsidRPr="00417E7D">
        <w:t xml:space="preserve"> </w:t>
      </w:r>
      <w:r w:rsidR="003922F0">
        <w:t xml:space="preserve">occurring </w:t>
      </w:r>
      <w:r w:rsidR="00506FFE" w:rsidRPr="00417E7D">
        <w:t>from L</w:t>
      </w:r>
      <w:r w:rsidR="00506FFE" w:rsidRPr="00417E7D">
        <w:rPr>
          <w:vertAlign w:val="subscript"/>
        </w:rPr>
        <w:t>C</w:t>
      </w:r>
      <w:r w:rsidR="00506FFE" w:rsidRPr="00417E7D">
        <w:t xml:space="preserve"> to L</w:t>
      </w:r>
      <w:r w:rsidR="00506FFE" w:rsidRPr="00417E7D">
        <w:rPr>
          <w:vertAlign w:val="subscript"/>
        </w:rPr>
        <w:t>β’</w:t>
      </w:r>
      <w:r w:rsidR="00506FFE" w:rsidRPr="00417E7D">
        <w:t xml:space="preserve"> </w:t>
      </w:r>
      <w:r w:rsidR="00BB12AA" w:rsidRPr="00417E7D">
        <w:t>(T</w:t>
      </w:r>
      <w:r w:rsidR="00BB12AA" w:rsidRPr="00417E7D">
        <w:rPr>
          <w:vertAlign w:val="subscript"/>
        </w:rPr>
        <w:t>S</w:t>
      </w:r>
      <w:r w:rsidR="00BB12AA" w:rsidRPr="00417E7D">
        <w:t>)</w:t>
      </w:r>
      <w:r w:rsidR="00610317">
        <w:t xml:space="preserve"> </w:t>
      </w:r>
      <w:r w:rsidR="00506FFE" w:rsidRPr="00417E7D">
        <w:t xml:space="preserve">and </w:t>
      </w:r>
      <w:r w:rsidR="00610317">
        <w:t xml:space="preserve">the </w:t>
      </w:r>
      <w:r w:rsidR="00506FFE" w:rsidRPr="00417E7D">
        <w:t>main transition temperature (</w:t>
      </w:r>
      <w:r w:rsidR="00506FFE" w:rsidRPr="006B71DB">
        <w:rPr>
          <w:i/>
          <w:iCs/>
        </w:rPr>
        <w:t>T</w:t>
      </w:r>
      <w:r w:rsidR="00506FFE" w:rsidRPr="006B71DB">
        <w:rPr>
          <w:i/>
          <w:iCs/>
          <w:vertAlign w:val="subscript"/>
        </w:rPr>
        <w:t>m</w:t>
      </w:r>
      <w:r w:rsidR="00506FFE" w:rsidRPr="00417E7D">
        <w:t>)</w:t>
      </w:r>
      <w:r w:rsidR="003922F0">
        <w:t>,</w:t>
      </w:r>
      <w:r w:rsidR="00506FFE" w:rsidRPr="00417E7D">
        <w:t xml:space="preserve"> </w:t>
      </w:r>
      <w:r w:rsidR="003922F0">
        <w:t xml:space="preserve">occurring </w:t>
      </w:r>
      <w:r w:rsidR="00506FFE" w:rsidRPr="00417E7D">
        <w:t>from L</w:t>
      </w:r>
      <w:r w:rsidR="00506FFE" w:rsidRPr="00417E7D">
        <w:rPr>
          <w:vertAlign w:val="subscript"/>
        </w:rPr>
        <w:t xml:space="preserve">β’ </w:t>
      </w:r>
      <w:r w:rsidR="00506FFE" w:rsidRPr="00417E7D">
        <w:t>phase to</w:t>
      </w:r>
      <w:r w:rsidR="00506FFE" w:rsidRPr="00417E7D">
        <w:rPr>
          <w:vertAlign w:val="subscript"/>
        </w:rPr>
        <w:t xml:space="preserve"> </w:t>
      </w:r>
      <w:r w:rsidR="00506FFE" w:rsidRPr="00417E7D">
        <w:t>L</w:t>
      </w:r>
      <w:r w:rsidR="00506FFE" w:rsidRPr="00417E7D">
        <w:rPr>
          <w:vertAlign w:val="subscript"/>
        </w:rPr>
        <w:t>α</w:t>
      </w:r>
      <w:r w:rsidR="00506FFE" w:rsidRPr="00417E7D">
        <w:t>.</w:t>
      </w:r>
      <w:r w:rsidR="008F37FE">
        <w:t xml:space="preserve"> </w:t>
      </w:r>
      <w:r w:rsidR="000E1F2D">
        <w:t>I</w:t>
      </w:r>
      <w:r w:rsidR="00506FFE" w:rsidRPr="00417E7D">
        <w:t xml:space="preserve">t is </w:t>
      </w:r>
      <w:r w:rsidR="000E1F2D">
        <w:t xml:space="preserve">also </w:t>
      </w:r>
      <w:r w:rsidR="00506FFE" w:rsidRPr="00417E7D">
        <w:t xml:space="preserve">possible </w:t>
      </w:r>
      <w:r w:rsidR="00610317">
        <w:t>for</w:t>
      </w:r>
      <w:r w:rsidR="00506FFE" w:rsidRPr="00417E7D">
        <w:t xml:space="preserve"> an intermediated lipid phase – the ripple gel phase (P</w:t>
      </w:r>
      <w:r w:rsidR="00506FFE" w:rsidRPr="00417E7D">
        <w:rPr>
          <w:vertAlign w:val="subscript"/>
        </w:rPr>
        <w:t>β’</w:t>
      </w:r>
      <w:r w:rsidR="00506FFE" w:rsidRPr="00417E7D">
        <w:t xml:space="preserve">) </w:t>
      </w:r>
      <w:r w:rsidR="000E1F2D" w:rsidRPr="00417E7D">
        <w:t>between L</w:t>
      </w:r>
      <w:r w:rsidR="000E1F2D" w:rsidRPr="00417E7D">
        <w:rPr>
          <w:vertAlign w:val="subscript"/>
        </w:rPr>
        <w:t xml:space="preserve">β’ </w:t>
      </w:r>
      <w:r w:rsidR="000E1F2D" w:rsidRPr="00417E7D">
        <w:t>to</w:t>
      </w:r>
      <w:r w:rsidR="000E1F2D" w:rsidRPr="00417E7D">
        <w:rPr>
          <w:vertAlign w:val="subscript"/>
        </w:rPr>
        <w:t xml:space="preserve"> </w:t>
      </w:r>
      <w:r w:rsidR="000E1F2D" w:rsidRPr="00417E7D">
        <w:t>L</w:t>
      </w:r>
      <w:r w:rsidR="000E1F2D" w:rsidRPr="00417E7D">
        <w:rPr>
          <w:vertAlign w:val="subscript"/>
        </w:rPr>
        <w:t>α</w:t>
      </w:r>
      <w:r w:rsidR="00610317">
        <w:t xml:space="preserve">, </w:t>
      </w:r>
      <w:r w:rsidR="00506FFE" w:rsidRPr="00417E7D">
        <w:t>and the temperature at which the L</w:t>
      </w:r>
      <w:r w:rsidR="00506FFE" w:rsidRPr="00417E7D">
        <w:rPr>
          <w:vertAlign w:val="subscript"/>
        </w:rPr>
        <w:t xml:space="preserve">β’ </w:t>
      </w:r>
      <w:r w:rsidR="00506FFE" w:rsidRPr="00417E7D">
        <w:t>→ P</w:t>
      </w:r>
      <w:r w:rsidR="00506FFE" w:rsidRPr="00417E7D">
        <w:rPr>
          <w:vertAlign w:val="subscript"/>
        </w:rPr>
        <w:t xml:space="preserve">β’ </w:t>
      </w:r>
      <w:r w:rsidR="00506FFE" w:rsidRPr="00417E7D">
        <w:t xml:space="preserve">occurs is called the pretransition </w:t>
      </w:r>
      <w:r w:rsidR="00BB12AA" w:rsidRPr="00417E7D">
        <w:t>temperature (T</w:t>
      </w:r>
      <w:r w:rsidR="00BB12AA" w:rsidRPr="00417E7D">
        <w:rPr>
          <w:vertAlign w:val="subscript"/>
        </w:rPr>
        <w:t>P</w:t>
      </w:r>
      <w:r w:rsidR="00BB12AA" w:rsidRPr="00417E7D">
        <w:t>). In the crystal</w:t>
      </w:r>
      <w:r w:rsidR="008F37FE">
        <w:t>line</w:t>
      </w:r>
      <w:r w:rsidR="00BB12AA" w:rsidRPr="00417E7D">
        <w:t xml:space="preserve"> sub</w:t>
      </w:r>
      <w:r w:rsidR="006D5DE4" w:rsidRPr="00417E7D">
        <w:t>-</w:t>
      </w:r>
      <w:r w:rsidR="00BB12AA" w:rsidRPr="00417E7D">
        <w:t>gel phase (L</w:t>
      </w:r>
      <w:r w:rsidR="00BB12AA" w:rsidRPr="00417E7D">
        <w:rPr>
          <w:vertAlign w:val="subscript"/>
        </w:rPr>
        <w:t>C</w:t>
      </w:r>
      <w:r w:rsidR="00BB12AA" w:rsidRPr="00417E7D">
        <w:t>)</w:t>
      </w:r>
      <w:r w:rsidR="00610317">
        <w:t>,</w:t>
      </w:r>
      <w:r w:rsidR="00BB12AA" w:rsidRPr="00417E7D">
        <w:t xml:space="preserve"> the hydrocarbon chains are </w:t>
      </w:r>
      <w:r w:rsidR="00593CFE">
        <w:t>in a completely stretched</w:t>
      </w:r>
      <w:r w:rsidR="00BB12AA" w:rsidRPr="00417E7D">
        <w:t xml:space="preserve"> all-</w:t>
      </w:r>
      <w:r w:rsidR="00BB12AA" w:rsidRPr="00417E7D">
        <w:rPr>
          <w:i/>
          <w:iCs/>
        </w:rPr>
        <w:t>trans</w:t>
      </w:r>
      <w:r w:rsidR="00BB12AA" w:rsidRPr="00417E7D">
        <w:t xml:space="preserve"> conformation and the polar headgroups are relatively </w:t>
      </w:r>
      <w:r w:rsidR="00593CFE">
        <w:t>static</w:t>
      </w:r>
      <w:r w:rsidR="00BB12AA" w:rsidRPr="00417E7D">
        <w:t>. After the sub-transition, at the gel phase (L</w:t>
      </w:r>
      <w:r w:rsidR="00BB12AA" w:rsidRPr="00417E7D">
        <w:rPr>
          <w:vertAlign w:val="subscript"/>
        </w:rPr>
        <w:t>β’</w:t>
      </w:r>
      <w:r w:rsidR="00BB12AA" w:rsidRPr="00417E7D">
        <w:t>) the acyl chains remain</w:t>
      </w:r>
      <w:r w:rsidR="001910E6" w:rsidRPr="001910E6">
        <w:t xml:space="preserve"> </w:t>
      </w:r>
      <w:r w:rsidR="001910E6" w:rsidRPr="00417E7D">
        <w:t>preferentially</w:t>
      </w:r>
      <w:r w:rsidR="00BB12AA" w:rsidRPr="00417E7D">
        <w:t xml:space="preserve"> in an all-</w:t>
      </w:r>
      <w:r w:rsidR="00BB12AA" w:rsidRPr="00417E7D">
        <w:rPr>
          <w:i/>
          <w:iCs/>
        </w:rPr>
        <w:t>trans</w:t>
      </w:r>
      <w:r w:rsidR="00BB12AA" w:rsidRPr="00417E7D">
        <w:t xml:space="preserve"> conformation. </w:t>
      </w:r>
      <w:r w:rsidR="00593CFE" w:rsidRPr="00593CFE">
        <w:t xml:space="preserve">Because the lateral chain-chain packing favors van der Waals attractive interactions in this lipid phase, the </w:t>
      </w:r>
      <w:r w:rsidR="00593CFE" w:rsidRPr="0040110D">
        <w:rPr>
          <w:i/>
          <w:iCs/>
        </w:rPr>
        <w:t>all-trans</w:t>
      </w:r>
      <w:r w:rsidR="00593CFE" w:rsidRPr="00593CFE">
        <w:t xml:space="preserve"> acyl chains are tightly packed together. The close packing loosens as the temperature reaches the </w:t>
      </w:r>
      <w:r w:rsidR="00593CFE" w:rsidRPr="0040110D">
        <w:rPr>
          <w:i/>
          <w:iCs/>
        </w:rPr>
        <w:t>T</w:t>
      </w:r>
      <w:r w:rsidR="00593CFE" w:rsidRPr="0040110D">
        <w:rPr>
          <w:i/>
          <w:iCs/>
          <w:vertAlign w:val="subscript"/>
        </w:rPr>
        <w:t>m</w:t>
      </w:r>
      <w:r w:rsidR="00593CFE" w:rsidRPr="00593CFE">
        <w:t xml:space="preserve"> due to thermally mediated </w:t>
      </w:r>
      <w:r w:rsidR="00593CFE" w:rsidRPr="0040110D">
        <w:rPr>
          <w:i/>
          <w:iCs/>
        </w:rPr>
        <w:t>trans-gauche</w:t>
      </w:r>
      <w:r w:rsidR="00593CFE" w:rsidRPr="00593CFE">
        <w:t xml:space="preserve"> isomerization of C – C along the acyl chains</w:t>
      </w:r>
      <w:r w:rsidR="00066EA7" w:rsidRPr="00417E7D">
        <w:t xml:space="preserve">. </w:t>
      </w:r>
      <w:r w:rsidR="00593CFE" w:rsidRPr="00593CFE">
        <w:t xml:space="preserve">This isomerization results in </w:t>
      </w:r>
      <w:r w:rsidR="00610317">
        <w:t xml:space="preserve">an </w:t>
      </w:r>
      <w:r w:rsidR="00593CFE" w:rsidRPr="00593CFE">
        <w:t>increased lipid molar volume, decreased bilayer width, and increased lateral chain-chain interaction gap within the bilayer, as well as increased intra- and intermolecular motion rates and amplitudes.</w:t>
      </w:r>
      <w:r w:rsidR="00066EA7" w:rsidRPr="00417E7D">
        <w:t xml:space="preserve"> </w:t>
      </w:r>
      <w:r w:rsidR="00593CFE" w:rsidRPr="00593CFE">
        <w:t xml:space="preserve">The </w:t>
      </w:r>
      <w:r w:rsidR="00593CFE">
        <w:t>loose</w:t>
      </w:r>
      <w:r w:rsidR="00610317">
        <w:t xml:space="preserve"> </w:t>
      </w:r>
      <w:r w:rsidR="00593CFE">
        <w:t xml:space="preserve">packing between </w:t>
      </w:r>
      <w:r w:rsidR="00593CFE" w:rsidRPr="00593CFE">
        <w:t>the side chain</w:t>
      </w:r>
      <w:r w:rsidR="00593CFE">
        <w:t>s</w:t>
      </w:r>
      <w:r w:rsidR="00593CFE" w:rsidRPr="00593CFE">
        <w:t xml:space="preserve"> also allow</w:t>
      </w:r>
      <w:r w:rsidR="00593CFE">
        <w:t>s</w:t>
      </w:r>
      <w:r w:rsidR="00593CFE" w:rsidRPr="00593CFE">
        <w:t xml:space="preserve"> the</w:t>
      </w:r>
      <w:r w:rsidR="00593CFE">
        <w:t>ir</w:t>
      </w:r>
      <w:r w:rsidR="00593CFE" w:rsidRPr="00593CFE">
        <w:t xml:space="preserve"> average cross-sectional sum to </w:t>
      </w:r>
      <w:proofErr w:type="gramStart"/>
      <w:r w:rsidR="00593CFE" w:rsidRPr="00593CFE">
        <w:t>almost perfectly match</w:t>
      </w:r>
      <w:proofErr w:type="gramEnd"/>
      <w:r w:rsidR="00593CFE" w:rsidRPr="00593CFE">
        <w:t xml:space="preserve"> that of the headgroup, resulting in non</w:t>
      </w:r>
      <w:r w:rsidR="00593CFE">
        <w:t>-</w:t>
      </w:r>
      <w:r w:rsidR="00593CFE" w:rsidRPr="00593CFE">
        <w:t>tilted acyl chains, nearly perpendicular to the surface of the bilayer</w:t>
      </w:r>
      <w:r w:rsidR="00593CFE">
        <w:t xml:space="preserve">. </w:t>
      </w:r>
      <w:r w:rsidR="00610317" w:rsidRPr="00593CFE">
        <w:t>Regarding</w:t>
      </w:r>
      <w:r w:rsidR="00593CFE" w:rsidRPr="00593CFE">
        <w:t xml:space="preserve"> the characteristics of each lipid phase, it is easy to realize that the biophysical properties of cell membranes (stability, </w:t>
      </w:r>
      <w:proofErr w:type="gramStart"/>
      <w:r w:rsidR="00593CFE" w:rsidRPr="00593CFE">
        <w:t>fluidity</w:t>
      </w:r>
      <w:proofErr w:type="gramEnd"/>
      <w:r w:rsidR="00593CFE" w:rsidRPr="00593CFE">
        <w:t xml:space="preserve"> and permeability) are </w:t>
      </w:r>
      <w:r w:rsidR="00593CFE">
        <w:t>intimately connected</w:t>
      </w:r>
      <w:r w:rsidR="00593CFE" w:rsidRPr="00593CFE">
        <w:t xml:space="preserve"> to their phase transitions.</w:t>
      </w:r>
      <w:r w:rsidR="00D83A7B" w:rsidRPr="00417E7D">
        <w:t xml:space="preserve"> </w:t>
      </w:r>
      <w:r w:rsidR="00593CFE" w:rsidRPr="00593CFE">
        <w:t xml:space="preserve">Studies on the interactions of </w:t>
      </w:r>
      <w:r w:rsidR="00593CFE" w:rsidRPr="00593CFE">
        <w:lastRenderedPageBreak/>
        <w:t>various drugs with biomimetic models of cell membranes are extensively described in the literature, and it has been shown that the way drugs influence the conformational properties of phospholipids and/or their molecular order cause</w:t>
      </w:r>
      <w:r w:rsidR="00610317">
        <w:t>s</w:t>
      </w:r>
      <w:r w:rsidR="00593CFE" w:rsidRPr="00593CFE">
        <w:t xml:space="preserve"> changes in the thermodynamic properties of the biomimetic system</w:t>
      </w:r>
      <w:r w:rsidR="00265832" w:rsidRPr="00417E7D">
        <w:fldChar w:fldCharType="begin">
          <w:fldData xml:space="preserve">PEVuZE5vdGU+PENpdGU+PEF1dGhvcj5NYXN3YWRlaDwvQXV0aG9yPjxZZWFyPjIwMDI8L1llYXI+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</w:fldData>
        </w:fldChar>
      </w:r>
      <w:r w:rsidR="00DC38A8">
        <w:instrText xml:space="preserve"> ADDIN EN.CITE </w:instrText>
      </w:r>
      <w:r w:rsidR="00DC38A8">
        <w:fldChar w:fldCharType="begin">
          <w:fldData xml:space="preserve">PEVuZE5vdGU+PENpdGU+PEF1dGhvcj5NYXN3YWRlaDwvQXV0aG9yPjxZZWFyPjIwMDI8L1llYXI+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</w:fldData>
        </w:fldChar>
      </w:r>
      <w:r w:rsidR="00DC38A8">
        <w:instrText xml:space="preserve"> ADDIN EN.CITE.DATA </w:instrText>
      </w:r>
      <w:r w:rsidR="00DC38A8">
        <w:fldChar w:fldCharType="end"/>
      </w:r>
      <w:r w:rsidR="00265832" w:rsidRPr="00417E7D">
        <w:fldChar w:fldCharType="separate"/>
      </w:r>
      <w:r w:rsidR="00DC38A8" w:rsidRPr="00DC38A8">
        <w:rPr>
          <w:noProof/>
          <w:vertAlign w:val="superscript"/>
        </w:rPr>
        <w:t>2-7</w:t>
      </w:r>
      <w:r w:rsidR="00265832" w:rsidRPr="00417E7D">
        <w:fldChar w:fldCharType="end"/>
      </w:r>
      <w:r w:rsidR="00265832" w:rsidRPr="00417E7D">
        <w:t xml:space="preserve">. Consequently, the thermodynamic parameters </w:t>
      </w:r>
      <w:r w:rsidR="00593CFE">
        <w:t xml:space="preserve">of lipid membranes </w:t>
      </w:r>
      <w:r w:rsidR="00265832" w:rsidRPr="00417E7D">
        <w:t xml:space="preserve">are being </w:t>
      </w:r>
      <w:r w:rsidR="004E4246" w:rsidRPr="00417E7D">
        <w:t>used as a tool in</w:t>
      </w:r>
      <w:r w:rsidR="000B7A0A">
        <w:t xml:space="preserve"> assessing drug biodistribution as part of</w:t>
      </w:r>
      <w:r w:rsidR="004E4246" w:rsidRPr="00417E7D">
        <w:t xml:space="preserve"> the drug pharmacokinetic profiling</w:t>
      </w:r>
      <w:r w:rsidR="00265832" w:rsidRPr="00417E7D">
        <w:fldChar w:fldCharType="begin"/>
      </w:r>
      <w:r w:rsidR="00DC38A8">
        <w:instrText xml:space="preserve"> ADDIN EN.CITE &lt;EndNote&gt;&lt;Cite&gt;&lt;Author&gt;Demetzos&lt;/Author&gt;&lt;Year&gt;2008&lt;/Year&gt;&lt;RecNum&gt;11&lt;/RecNum&gt;&lt;DisplayText&gt;&lt;style face="superscript"&gt;8&lt;/style&gt;&lt;/DisplayText&gt;&lt;record&gt;&lt;rec-number&gt;11&lt;/rec-number&gt;&lt;foreign-keys&gt;&lt;key app="EN" db-id="d5e9t5vvjfdr22e2psdpfe9bwd2a52x0rx5a" timestamp="1605191456"&gt;11&lt;/key&gt;&lt;key app="ENWeb" db-id=""&gt;0&lt;/key&gt;&lt;/foreign-keys&gt;&lt;ref-type name="Journal Article"&gt;17&lt;/ref-type&gt;&lt;contributors&gt;&lt;authors&gt;&lt;author&gt;Demetzos, Costas&lt;/author&gt;&lt;/authors&gt;&lt;/contributors&gt;&lt;titles&gt;&lt;title&gt;Differential Scanning Calorimetry (DSC): A Tool to Study the Thermal Behavior of Lipid Bilayers and Liposomal Stability&lt;/title&gt;&lt;secondary-title&gt;Journal of Liposome Research&lt;/secondary-title&gt;&lt;/titles&gt;&lt;periodical&gt;&lt;full-title&gt;Journal of Liposome Research&lt;/full-title&gt;&lt;/periodical&gt;&lt;pages&gt;159-173&lt;/pages&gt;&lt;volume&gt;18&lt;/volume&gt;&lt;number&gt;3&lt;/number&gt;&lt;section&gt;159&lt;/section&gt;&lt;dates&gt;&lt;year&gt;2008&lt;/year&gt;&lt;/dates&gt;&lt;isbn&gt;0898-2104&amp;#xD;1532-2394&lt;/isbn&gt;&lt;urls&gt;&lt;/urls&gt;&lt;electronic-resource-num&gt;10.1080/08982100802310261&lt;/electronic-resource-num&gt;&lt;/record&gt;&lt;/Cite&gt;&lt;/EndNote&gt;</w:instrText>
      </w:r>
      <w:r w:rsidR="00265832" w:rsidRPr="00417E7D">
        <w:fldChar w:fldCharType="separate"/>
      </w:r>
      <w:r w:rsidR="00DC38A8" w:rsidRPr="00DC38A8">
        <w:rPr>
          <w:noProof/>
          <w:vertAlign w:val="superscript"/>
        </w:rPr>
        <w:t>8</w:t>
      </w:r>
      <w:r w:rsidR="00265832" w:rsidRPr="00417E7D">
        <w:fldChar w:fldCharType="end"/>
      </w:r>
      <w:r w:rsidR="00265832" w:rsidRPr="00417E7D">
        <w:t xml:space="preserve">. </w:t>
      </w:r>
    </w:p>
    <w:p w14:paraId="62EA48F0" w14:textId="77777777" w:rsidR="00610317" w:rsidRDefault="00610317" w:rsidP="00F05F43"/>
    <w:p w14:paraId="39535405" w14:textId="55DF7326" w:rsidR="008050DD" w:rsidRDefault="008B26C7" w:rsidP="00F05F43">
      <w:r w:rsidRPr="00417E7D">
        <w:t xml:space="preserve">The thermotropic behavior of lipid membranes can be studied by monitoring parameters such as </w:t>
      </w:r>
      <w:r w:rsidRPr="006B71DB">
        <w:rPr>
          <w:i/>
          <w:iCs/>
        </w:rPr>
        <w:t>T</w:t>
      </w:r>
      <w:r w:rsidRPr="006B71DB">
        <w:rPr>
          <w:i/>
          <w:iCs/>
          <w:vertAlign w:val="subscript"/>
        </w:rPr>
        <w:t>m</w:t>
      </w:r>
      <w:r w:rsidRPr="00417E7D">
        <w:t xml:space="preserve"> and the cooperativity (</w:t>
      </w:r>
      <w:r w:rsidRPr="006B71DB">
        <w:rPr>
          <w:i/>
          <w:iCs/>
        </w:rPr>
        <w:t>B</w:t>
      </w:r>
      <w:r w:rsidRPr="00417E7D">
        <w:t>) of the phase transition</w:t>
      </w:r>
      <w:r w:rsidR="00D830C3">
        <w:t xml:space="preserve">, which together </w:t>
      </w:r>
      <w:r w:rsidR="002A15BC">
        <w:t>allow predicti</w:t>
      </w:r>
      <w:r w:rsidR="00610317">
        <w:t>on of</w:t>
      </w:r>
      <w:r w:rsidR="002A15BC">
        <w:t xml:space="preserve"> the location of chemical entities interact</w:t>
      </w:r>
      <w:r w:rsidR="0090779C">
        <w:t>ing</w:t>
      </w:r>
      <w:r w:rsidR="002A15BC">
        <w:t xml:space="preserve"> with </w:t>
      </w:r>
      <w:r w:rsidR="0090779C">
        <w:t xml:space="preserve">the </w:t>
      </w:r>
      <w:r w:rsidR="002A15BC">
        <w:t>membrane</w:t>
      </w:r>
      <w:r w:rsidRPr="00417E7D">
        <w:t>.</w:t>
      </w:r>
      <w:r w:rsidR="00457129" w:rsidRPr="00417E7D">
        <w:t xml:space="preserve"> </w:t>
      </w:r>
      <w:bookmarkStart w:id="4" w:name="_Hlk67318040"/>
      <w:r w:rsidR="008050DD">
        <w:t xml:space="preserve">Actually, </w:t>
      </w:r>
      <w:r w:rsidR="00D35FA6">
        <w:t xml:space="preserve">across </w:t>
      </w:r>
      <w:r w:rsidR="008050DD">
        <w:t xml:space="preserve">the </w:t>
      </w:r>
      <w:r w:rsidR="004620F2">
        <w:t xml:space="preserve">lipid </w:t>
      </w:r>
      <w:r w:rsidR="008050DD">
        <w:t xml:space="preserve">bilayer </w:t>
      </w:r>
      <w:r w:rsidR="00610317">
        <w:t>of</w:t>
      </w:r>
      <w:r w:rsidR="004620F2">
        <w:t xml:space="preserve"> a membrane </w:t>
      </w:r>
      <w:r w:rsidR="008050DD">
        <w:t xml:space="preserve">exists a fluidity gradient </w:t>
      </w:r>
      <w:bookmarkEnd w:id="4"/>
      <w:r w:rsidR="008050DD">
        <w:t>both above and below the transition temperature, in which the part of acyl chains near the center of bilayers (between C10 and C16) is more disordered tha</w:t>
      </w:r>
      <w:r w:rsidR="00610317">
        <w:t>n</w:t>
      </w:r>
      <w:r w:rsidR="008050DD">
        <w:t xml:space="preserve"> the part of the acyl chain closer to the headgroup region (C1 to C9)</w:t>
      </w:r>
      <w:r w:rsidR="008050DD">
        <w:fldChar w:fldCharType="begin"/>
      </w:r>
      <w:r w:rsidR="00DC38A8">
        <w:instrText xml:space="preserve"> ADDIN EN.CITE &lt;EndNote&gt;&lt;Cite&gt;&lt;Author&gt;Nunes&lt;/Author&gt;&lt;Year&gt;2011&lt;/Year&gt;&lt;RecNum&gt;37&lt;/RecNum&gt;&lt;DisplayText&gt;&lt;style face="superscript"&gt;9&lt;/style&gt;&lt;/DisplayText&gt;&lt;record&gt;&lt;rec-number&gt;37&lt;/rec-number&gt;&lt;foreign-keys&gt;&lt;key app="EN" db-id="d5e9t5vvjfdr22e2psdpfe9bwd2a52x0rx5a" timestamp="1606399413"&gt;37&lt;/key&gt;&lt;key app="ENWeb" db-id=""&gt;0&lt;/key&gt;&lt;/foreign-keys&gt;&lt;ref-type name="Journal Article"&gt;17&lt;/ref-type&gt;&lt;contributors&gt;&lt;authors&gt;&lt;author&gt;Nunes, C.&lt;/author&gt;&lt;author&gt;Brezesinski, G.&lt;/author&gt;&lt;author&gt;Pereira-Leite, C.&lt;/author&gt;&lt;author&gt;Lima, J. L.&lt;/author&gt;&lt;author&gt;Reis, S.&lt;/author&gt;&lt;author&gt;Lucio, M.&lt;/author&gt;&lt;/authors&gt;&lt;/contributors&gt;&lt;auth-address&gt;REQUIMTE, Departamento de Quimica, Faculdade de Farmacia, Universidade do Porto, Rua Anibal Cunha, Porto, Portugal.&lt;/auth-address&gt;&lt;titles&gt;&lt;title&gt;NSAIDs interactions with membranes: a biophysical approach&lt;/title&gt;&lt;secondary-title&gt;Langmuir&lt;/secondary-title&gt;&lt;/titles&gt;&lt;periodical&gt;&lt;full-title&gt;Langmuir&lt;/full-title&gt;&lt;/periodical&gt;&lt;pages&gt;10847-58&lt;/pages&gt;&lt;volume&gt;27&lt;/volume&gt;&lt;number&gt;17&lt;/number&gt;&lt;edition&gt;2011/07/28&lt;/edition&gt;&lt;keywords&gt;&lt;keyword&gt;Anisotropy&lt;/keyword&gt;&lt;keyword&gt;Anti-Inflammatory Agents, Non-Steroidal/*chemistry&lt;/keyword&gt;&lt;keyword&gt;Fluorescence Polarization/*methods&lt;/keyword&gt;&lt;keyword&gt;Hydrogen-Ion Concentration&lt;/keyword&gt;&lt;keyword&gt;Lipid Bilayers/*chemistry&lt;/keyword&gt;&lt;keyword&gt;Liposomes/*chemistry&lt;/keyword&gt;&lt;keyword&gt;Molecular Structure&lt;/keyword&gt;&lt;/keywords&gt;&lt;dates&gt;&lt;year&gt;2011&lt;/year&gt;&lt;pub-dates&gt;&lt;date&gt;Sep 6&lt;/date&gt;&lt;/pub-dates&gt;&lt;/dates&gt;&lt;isbn&gt;1520-5827 (Electronic)&amp;#xD;0743-7463 (Linking)&lt;/isbn&gt;&lt;accession-num&gt;21790169&lt;/accession-num&gt;&lt;urls&gt;&lt;related-urls&gt;&lt;url&gt;https://www.ncbi.nlm.nih.gov/pubmed/21790169&lt;/url&gt;&lt;/related-urls&gt;&lt;/urls&gt;&lt;electronic-resource-num&gt;10.1021/la201600y&lt;/electronic-resource-num&gt;&lt;/record&gt;&lt;/Cite&gt;&lt;/EndNote&gt;</w:instrText>
      </w:r>
      <w:r w:rsidR="008050DD">
        <w:fldChar w:fldCharType="separate"/>
      </w:r>
      <w:r w:rsidR="00DC38A8" w:rsidRPr="00DC38A8">
        <w:rPr>
          <w:noProof/>
          <w:vertAlign w:val="superscript"/>
        </w:rPr>
        <w:t>9</w:t>
      </w:r>
      <w:r w:rsidR="008050DD">
        <w:fldChar w:fldCharType="end"/>
      </w:r>
      <w:r w:rsidR="008050DD">
        <w:t xml:space="preserve">. Regarding these assumptions, the cooperativity of the transition is largely regulated by the interaction in the region near C1 and C9, whereby changes in cooperativity induced by an external molecule can be taken as an indication of its location at </w:t>
      </w:r>
      <w:r w:rsidR="009446E2">
        <w:t xml:space="preserve">a </w:t>
      </w:r>
      <w:r w:rsidR="008050DD">
        <w:t xml:space="preserve">bilayer level. On the other hand, considering the increased disorder </w:t>
      </w:r>
      <w:r w:rsidR="008A2E3C">
        <w:t xml:space="preserve">existent </w:t>
      </w:r>
      <w:r w:rsidR="008050DD">
        <w:t>at bilayer core (C12 to C16)</w:t>
      </w:r>
      <w:r w:rsidR="008A2E3C">
        <w:t>, if a</w:t>
      </w:r>
      <w:r w:rsidR="00A60001">
        <w:t>n external molecule is placed at this level it</w:t>
      </w:r>
      <w:r w:rsidR="008A2E3C">
        <w:t xml:space="preserve"> </w:t>
      </w:r>
      <w:r w:rsidR="008050DD">
        <w:t>would have subtle or no effect on the cooperativity of the transition</w:t>
      </w:r>
      <w:r w:rsidR="008050DD">
        <w:fldChar w:fldCharType="begin"/>
      </w:r>
      <w:r w:rsidR="00DC38A8">
        <w:instrText xml:space="preserve"> ADDIN EN.CITE &lt;EndNote&gt;&lt;Cite&gt;&lt;Author&gt;Nunes&lt;/Author&gt;&lt;Year&gt;2011&lt;/Year&gt;&lt;RecNum&gt;37&lt;/RecNum&gt;&lt;DisplayText&gt;&lt;style face="superscript"&gt;9&lt;/style&gt;&lt;/DisplayText&gt;&lt;record&gt;&lt;rec-number&gt;37&lt;/rec-number&gt;&lt;foreign-keys&gt;&lt;key app="EN" db-id="d5e9t5vvjfdr22e2psdpfe9bwd2a52x0rx5a" timestamp="1606399413"&gt;37&lt;/key&gt;&lt;key app="ENWeb" db-id=""&gt;0&lt;/key&gt;&lt;/foreign-keys&gt;&lt;ref-type name="Journal Article"&gt;17&lt;/ref-type&gt;&lt;contributors&gt;&lt;authors&gt;&lt;author&gt;Nunes, C.&lt;/author&gt;&lt;author&gt;Brezesinski, G.&lt;/author&gt;&lt;author&gt;Pereira-Leite, C.&lt;/author&gt;&lt;author&gt;Lima, J. L.&lt;/author&gt;&lt;author&gt;Reis, S.&lt;/author&gt;&lt;author&gt;Lucio, M.&lt;/author&gt;&lt;/authors&gt;&lt;/contributors&gt;&lt;auth-address&gt;REQUIMTE, Departamento de Quimica, Faculdade de Farmacia, Universidade do Porto, Rua Anibal Cunha, Porto, Portugal.&lt;/auth-address&gt;&lt;titles&gt;&lt;title&gt;NSAIDs interactions with membranes: a biophysical approach&lt;/title&gt;&lt;secondary-title&gt;Langmuir&lt;/secondary-title&gt;&lt;/titles&gt;&lt;periodical&gt;&lt;full-title&gt;Langmuir&lt;/full-title&gt;&lt;/periodical&gt;&lt;pages&gt;10847-58&lt;/pages&gt;&lt;volume&gt;27&lt;/volume&gt;&lt;number&gt;17&lt;/number&gt;&lt;edition&gt;2011/07/28&lt;/edition&gt;&lt;keywords&gt;&lt;keyword&gt;Anisotropy&lt;/keyword&gt;&lt;keyword&gt;Anti-Inflammatory Agents, Non-Steroidal/*chemistry&lt;/keyword&gt;&lt;keyword&gt;Fluorescence Polarization/*methods&lt;/keyword&gt;&lt;keyword&gt;Hydrogen-Ion Concentration&lt;/keyword&gt;&lt;keyword&gt;Lipid Bilayers/*chemistry&lt;/keyword&gt;&lt;keyword&gt;Liposomes/*chemistry&lt;/keyword&gt;&lt;keyword&gt;Molecular Structure&lt;/keyword&gt;&lt;/keywords&gt;&lt;dates&gt;&lt;year&gt;2011&lt;/year&gt;&lt;pub-dates&gt;&lt;date&gt;Sep 6&lt;/date&gt;&lt;/pub-dates&gt;&lt;/dates&gt;&lt;isbn&gt;1520-5827 (Electronic)&amp;#xD;0743-7463 (Linking)&lt;/isbn&gt;&lt;accession-num&gt;21790169&lt;/accession-num&gt;&lt;urls&gt;&lt;related-urls&gt;&lt;url&gt;https://www.ncbi.nlm.nih.gov/pubmed/21790169&lt;/url&gt;&lt;/related-urls&gt;&lt;/urls&gt;&lt;electronic-resource-num&gt;10.1021/la201600y&lt;/electronic-resource-num&gt;&lt;/record&gt;&lt;/Cite&gt;&lt;/EndNote&gt;</w:instrText>
      </w:r>
      <w:r w:rsidR="008050DD">
        <w:fldChar w:fldCharType="separate"/>
      </w:r>
      <w:r w:rsidR="00DC38A8" w:rsidRPr="00DC38A8">
        <w:rPr>
          <w:noProof/>
          <w:vertAlign w:val="superscript"/>
        </w:rPr>
        <w:t>9</w:t>
      </w:r>
      <w:r w:rsidR="008050DD">
        <w:fldChar w:fldCharType="end"/>
      </w:r>
      <w:r w:rsidR="008050DD">
        <w:t xml:space="preserve">. </w:t>
      </w:r>
    </w:p>
    <w:p w14:paraId="4AAA1589" w14:textId="77777777" w:rsidR="00610317" w:rsidRDefault="00610317" w:rsidP="00F05F43"/>
    <w:p w14:paraId="1EF8913A" w14:textId="52361931" w:rsidR="00E51675" w:rsidRPr="00830387" w:rsidRDefault="00E51675" w:rsidP="00F05F43">
      <w:r w:rsidRPr="00417E7D">
        <w:t xml:space="preserve">Although the most widely used method to </w:t>
      </w:r>
      <w:r w:rsidR="00B52932">
        <w:t>evaluate</w:t>
      </w:r>
      <w:r w:rsidR="00B52932" w:rsidRPr="00417E7D">
        <w:t xml:space="preserve"> </w:t>
      </w:r>
      <w:r w:rsidRPr="00417E7D">
        <w:t>the lipid phase transition is Differential Scanning Calorimetry (DSC)</w:t>
      </w:r>
      <w:r w:rsidR="00457129" w:rsidRPr="00417E7D">
        <w:fldChar w:fldCharType="begin">
          <w:fldData xml:space="preserve">PEVuZE5vdGU+PENpdGU+PEF1dGhvcj5BbGFvdWllPC9BdXRob3I+PFllYXI+MjAwNTwvWWVhcj48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</w:fldData>
        </w:fldChar>
      </w:r>
      <w:r w:rsidR="00DC38A8">
        <w:instrText xml:space="preserve"> ADDIN EN.CITE </w:instrText>
      </w:r>
      <w:r w:rsidR="00DC38A8">
        <w:fldChar w:fldCharType="begin">
          <w:fldData xml:space="preserve">PEVuZE5vdGU+PENpdGU+PEF1dGhvcj5BbGFvdWllPC9BdXRob3I+PFllYXI+MjAwNTwvWWVhcj48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</w:fldData>
        </w:fldChar>
      </w:r>
      <w:r w:rsidR="00DC38A8">
        <w:instrText xml:space="preserve"> ADDIN EN.CITE.DATA </w:instrText>
      </w:r>
      <w:r w:rsidR="00DC38A8">
        <w:fldChar w:fldCharType="end"/>
      </w:r>
      <w:r w:rsidR="00457129" w:rsidRPr="00417E7D">
        <w:fldChar w:fldCharType="separate"/>
      </w:r>
      <w:r w:rsidR="00DC38A8" w:rsidRPr="00DC38A8">
        <w:rPr>
          <w:noProof/>
          <w:vertAlign w:val="superscript"/>
        </w:rPr>
        <w:t>10-13</w:t>
      </w:r>
      <w:r w:rsidR="00457129" w:rsidRPr="00417E7D">
        <w:fldChar w:fldCharType="end"/>
      </w:r>
      <w:r w:rsidRPr="00417E7D">
        <w:t xml:space="preserve">, other methods </w:t>
      </w:r>
      <w:r w:rsidR="00593CFE" w:rsidRPr="00593CFE">
        <w:t>for precisely determining the phase transition temperatures of lipids have been identified</w:t>
      </w:r>
      <w:r w:rsidR="00593CFE">
        <w:t xml:space="preserve"> and include </w:t>
      </w:r>
      <w:r w:rsidR="0029548C">
        <w:t>N</w:t>
      </w:r>
      <w:r w:rsidR="0029548C" w:rsidRPr="00417E7D">
        <w:t xml:space="preserve">uclear </w:t>
      </w:r>
      <w:r w:rsidR="00711AD2">
        <w:t>M</w:t>
      </w:r>
      <w:r w:rsidR="00711AD2" w:rsidRPr="00417E7D">
        <w:t xml:space="preserve">agnetic </w:t>
      </w:r>
      <w:r w:rsidR="00711AD2">
        <w:t>R</w:t>
      </w:r>
      <w:r w:rsidR="00711AD2" w:rsidRPr="00417E7D">
        <w:t xml:space="preserve">esonance </w:t>
      </w:r>
      <w:r w:rsidRPr="00417E7D">
        <w:t>(NMR)</w:t>
      </w:r>
      <w:r w:rsidR="00C44DB9">
        <w:fldChar w:fldCharType="begin"/>
      </w:r>
      <w:r w:rsidR="00DC38A8">
        <w:instrText xml:space="preserve"> ADDIN EN.CITE &lt;EndNote&gt;&lt;Cite&gt;&lt;Author&gt;Pentak&lt;/Author&gt;&lt;Year&gt;2014&lt;/Year&gt;&lt;RecNum&gt;3&lt;/RecNum&gt;&lt;DisplayText&gt;&lt;style face="superscript"&gt;14,15&lt;/style&gt;&lt;/DisplayText&gt;&lt;record&gt;&lt;rec-number&gt;3&lt;/rec-number&gt;&lt;foreign-keys&gt;&lt;key app="EN" db-id="d5e9t5vvjfdr22e2psdpfe9bwd2a52x0rx5a" timestamp="1604934885"&gt;3&lt;/key&gt;&lt;key app="ENWeb" db-id=""&gt;0&lt;/key&gt;&lt;/foreign-keys&gt;&lt;ref-type name="Journal Article"&gt;17&lt;/ref-type&gt;&lt;contributors&gt;&lt;authors&gt;&lt;author&gt;Pentak, Danuta&lt;/author&gt;&lt;/authors&gt;&lt;/contributors&gt;&lt;titles&gt;&lt;title&gt;Alternative methods of determining phase transition temperatures of phospholipids that constitute liposomes on the example of DPPC and DMPC&lt;/title&gt;&lt;secondary-title&gt;Thermochimica Acta&lt;/secondary-title&gt;&lt;/titles&gt;&lt;periodical&gt;&lt;full-title&gt;Thermochimica Acta&lt;/full-title&gt;&lt;/periodical&gt;&lt;pages&gt;36-44&lt;/pages&gt;&lt;volume&gt;584&lt;/volume&gt;&lt;section&gt;36&lt;/section&gt;&lt;dates&gt;&lt;year&gt;2014&lt;/year&gt;&lt;/dates&gt;&lt;isbn&gt;00406031&lt;/isbn&gt;&lt;urls&gt;&lt;/urls&gt;&lt;electronic-resource-num&gt;10.1016/j.tca.2014.03.020&lt;/electronic-resource-num&gt;&lt;/record&gt;&lt;/Cite&gt;&lt;Cite&gt;&lt;Author&gt;Holland&lt;/Author&gt;&lt;Year&gt;2006&lt;/Year&gt;&lt;RecNum&gt;20&lt;/RecNum&gt;&lt;record&gt;&lt;rec-number&gt;20&lt;/rec-number&gt;&lt;foreign-keys&gt;&lt;key app="EN" db-id="d5e9t5vvjfdr22e2psdpfe9bwd2a52x0rx5a" timestamp="1605197190"&gt;20&lt;/key&gt;&lt;key app="ENWeb" db-id=""&gt;0&lt;/key&gt;&lt;/foreign-keys&gt;&lt;ref-type name="Journal Article"&gt;17&lt;/ref-type&gt;&lt;contributors&gt;&lt;authors&gt;&lt;author&gt;Holland, Gregory P.&lt;/author&gt;&lt;author&gt;McIntyre, Sarah K.&lt;/author&gt;&lt;author&gt;Alam, Todd M.&lt;/author&gt;&lt;/authors&gt;&lt;/contributors&gt;&lt;titles&gt;&lt;title&gt;Distinguishing Individual Lipid Headgroup Mobility and Phase Transitions in Raft-Forming Lipid Mixtures with 31P MAS NMR&lt;/title&gt;&lt;secondary-title&gt;Biophysical Journal&lt;/secondary-title&gt;&lt;/titles&gt;&lt;periodical&gt;&lt;full-title&gt;Biophysical Journal&lt;/full-title&gt;&lt;/periodical&gt;&lt;pages&gt;4248-4260&lt;/pages&gt;&lt;volume&gt;90&lt;/volume&gt;&lt;number&gt;11&lt;/number&gt;&lt;section&gt;4248&lt;/section&gt;&lt;dates&gt;&lt;year&gt;2006&lt;/year&gt;&lt;/dates&gt;&lt;isbn&gt;00063495&lt;/isbn&gt;&lt;urls&gt;&lt;/urls&gt;&lt;electronic-resource-num&gt;10.1529/biophysj.105.077289&lt;/electronic-resource-num&gt;&lt;/record&gt;&lt;/Cite&gt;&lt;/EndNote&gt;</w:instrText>
      </w:r>
      <w:r w:rsidR="00C44DB9">
        <w:fldChar w:fldCharType="separate"/>
      </w:r>
      <w:r w:rsidR="00DC38A8" w:rsidRPr="00DC38A8">
        <w:rPr>
          <w:noProof/>
          <w:vertAlign w:val="superscript"/>
        </w:rPr>
        <w:t>14,15</w:t>
      </w:r>
      <w:r w:rsidR="00C44DB9">
        <w:fldChar w:fldCharType="end"/>
      </w:r>
      <w:r w:rsidRPr="00417E7D">
        <w:t xml:space="preserve">, </w:t>
      </w:r>
      <w:r w:rsidR="0029548C">
        <w:t>E</w:t>
      </w:r>
      <w:r w:rsidR="0029548C" w:rsidRPr="00417E7D">
        <w:t xml:space="preserve">lectron </w:t>
      </w:r>
      <w:r w:rsidR="0029548C">
        <w:t>P</w:t>
      </w:r>
      <w:r w:rsidR="0029548C" w:rsidRPr="00417E7D">
        <w:t xml:space="preserve">aramagnetic </w:t>
      </w:r>
      <w:r w:rsidR="0029548C">
        <w:t>R</w:t>
      </w:r>
      <w:r w:rsidR="0029548C" w:rsidRPr="00417E7D">
        <w:t xml:space="preserve">esonance </w:t>
      </w:r>
      <w:r w:rsidRPr="00417E7D">
        <w:t>(EPR)</w:t>
      </w:r>
      <w:r w:rsidR="00C03E85">
        <w:fldChar w:fldCharType="begin">
          <w:fldData xml:space="preserve">PEVuZE5vdGU+PENpdGU+PEF1dGhvcj5DYXR0ZTwvQXV0aG9yPjxZZWFyPjIwMTg8L1llYXI+PFJl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</w:fldData>
        </w:fldChar>
      </w:r>
      <w:r w:rsidR="00DC38A8">
        <w:instrText xml:space="preserve"> ADDIN EN.CITE </w:instrText>
      </w:r>
      <w:r w:rsidR="00DC38A8">
        <w:fldChar w:fldCharType="begin">
          <w:fldData xml:space="preserve">PEVuZE5vdGU+PENpdGU+PEF1dGhvcj5DYXR0ZTwvQXV0aG9yPjxZZWFyPjIwMTg8L1llYXI+PFJl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</w:fldData>
        </w:fldChar>
      </w:r>
      <w:r w:rsidR="00DC38A8">
        <w:instrText xml:space="preserve"> ADDIN EN.CITE.DATA </w:instrText>
      </w:r>
      <w:r w:rsidR="00DC38A8">
        <w:fldChar w:fldCharType="end"/>
      </w:r>
      <w:r w:rsidR="00C03E85">
        <w:fldChar w:fldCharType="separate"/>
      </w:r>
      <w:r w:rsidR="00DC38A8" w:rsidRPr="00DC38A8">
        <w:rPr>
          <w:noProof/>
          <w:vertAlign w:val="superscript"/>
        </w:rPr>
        <w:t>16,17</w:t>
      </w:r>
      <w:r w:rsidR="00C03E85">
        <w:fldChar w:fldCharType="end"/>
      </w:r>
      <w:r w:rsidRPr="00417E7D">
        <w:t xml:space="preserve">, Fourier </w:t>
      </w:r>
      <w:r w:rsidR="0029548C">
        <w:t>T</w:t>
      </w:r>
      <w:r w:rsidR="0029548C" w:rsidRPr="00417E7D">
        <w:t xml:space="preserve">ransform </w:t>
      </w:r>
      <w:r w:rsidR="0029548C">
        <w:t>I</w:t>
      </w:r>
      <w:r w:rsidR="0029548C" w:rsidRPr="00417E7D">
        <w:t>nfrared</w:t>
      </w:r>
      <w:r w:rsidR="0029548C">
        <w:t xml:space="preserve"> spectroscopy</w:t>
      </w:r>
      <w:r w:rsidRPr="00417E7D">
        <w:t xml:space="preserve"> (FT-IR)</w:t>
      </w:r>
      <w:r w:rsidR="00656041" w:rsidRPr="00417E7D">
        <w:fldChar w:fldCharType="begin">
          <w:fldData xml:space="preserve">PEVuZE5vdGU+PENpdGU+PEF1dGhvcj5CaXN0YTwvQXV0aG9yPjxZZWFyPjIwMTE8L1llYXI+PFJl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</w:fldData>
        </w:fldChar>
      </w:r>
      <w:r w:rsidR="00DC38A8">
        <w:instrText xml:space="preserve"> ADDIN EN.CITE </w:instrText>
      </w:r>
      <w:r w:rsidR="00DC38A8">
        <w:fldChar w:fldCharType="begin">
          <w:fldData xml:space="preserve">PEVuZE5vdGU+PENpdGU+PEF1dGhvcj5CaXN0YTwvQXV0aG9yPjxZZWFyPjIwMTE8L1llYXI+PFJl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</w:fldData>
        </w:fldChar>
      </w:r>
      <w:r w:rsidR="00DC38A8">
        <w:instrText xml:space="preserve"> ADDIN EN.CITE.DATA </w:instrText>
      </w:r>
      <w:r w:rsidR="00DC38A8">
        <w:fldChar w:fldCharType="end"/>
      </w:r>
      <w:r w:rsidR="00656041" w:rsidRPr="00417E7D">
        <w:fldChar w:fldCharType="separate"/>
      </w:r>
      <w:r w:rsidR="00DC38A8" w:rsidRPr="00DC38A8">
        <w:rPr>
          <w:noProof/>
          <w:vertAlign w:val="superscript"/>
        </w:rPr>
        <w:t>18,19</w:t>
      </w:r>
      <w:r w:rsidR="00656041" w:rsidRPr="00417E7D">
        <w:fldChar w:fldCharType="end"/>
      </w:r>
      <w:r w:rsidRPr="00417E7D">
        <w:t xml:space="preserve">, </w:t>
      </w:r>
      <w:r w:rsidR="00A82C48" w:rsidRPr="00417E7D">
        <w:t xml:space="preserve">fluorescence </w:t>
      </w:r>
      <w:r w:rsidR="003108D6" w:rsidRPr="00417E7D">
        <w:t>polarization</w:t>
      </w:r>
      <w:r w:rsidR="00B10C59">
        <w:t xml:space="preserve"> or anisotropy studies</w:t>
      </w:r>
      <w:r w:rsidR="00417E7D">
        <w:fldChar w:fldCharType="begin"/>
      </w:r>
      <w:r w:rsidR="00DC38A8">
        <w:instrText xml:space="preserve"> ADDIN EN.CITE &lt;EndNote&gt;&lt;Cite&gt;&lt;Author&gt;Lúcio&lt;/Author&gt;&lt;Year&gt;2004&lt;/Year&gt;&lt;RecNum&gt;17&lt;/RecNum&gt;&lt;DisplayText&gt;&lt;style face="superscript"&gt;6&lt;/style&gt;&lt;/DisplayText&gt;&lt;record&gt;&lt;rec-number&gt;17&lt;/rec-number&gt;&lt;foreign-keys&gt;&lt;key app="EN" db-id="d5e9t5vvjfdr22e2psdpfe9bwd2a52x0rx5a" timestamp="1605196710"&gt;17&lt;/key&gt;&lt;key app="ENWeb" db-id=""&gt;0&lt;/key&gt;&lt;/foreign-keys&gt;&lt;ref-type name="Journal Article"&gt;17&lt;/ref-type&gt;&lt;contributors&gt;&lt;authors&gt;&lt;author&gt;Lúcio, Marlene&lt;/author&gt;&lt;author&gt;Ferreira, Helena&lt;/author&gt;&lt;author&gt;Lima, José L. F. C.&lt;/author&gt;&lt;author&gt;Matos, Carla&lt;/author&gt;&lt;author&gt;de Castro, Baltazar&lt;/author&gt;&lt;author&gt;Reis, Salette&lt;/author&gt;&lt;/authors&gt;&lt;/contributors&gt;&lt;titles&gt;&lt;title&gt;Influence of some anti-inflammatory drugs in membrane fluidity studied by fluorescence anisotropy measurements&lt;/title&gt;&lt;secondary-title&gt;Phys. Chem. Chem. Phys.&lt;/secondary-title&gt;&lt;/titles&gt;&lt;periodical&gt;&lt;full-title&gt;Phys. Chem. Chem. Phys.&lt;/full-title&gt;&lt;/periodical&gt;&lt;pages&gt;1493-1498&lt;/pages&gt;&lt;volume&gt;6&lt;/volume&gt;&lt;number&gt;7&lt;/number&gt;&lt;section&gt;1493&lt;/section&gt;&lt;dates&gt;&lt;year&gt;2004&lt;/year&gt;&lt;/dates&gt;&lt;isbn&gt;1463-9076&amp;#xD;1463-9084&lt;/isbn&gt;&lt;urls&gt;&lt;/urls&gt;&lt;electronic-resource-num&gt;10.1039/b314551b&lt;/electronic-resource-num&gt;&lt;/record&gt;&lt;/Cite&gt;&lt;/EndNote&gt;</w:instrText>
      </w:r>
      <w:r w:rsidR="00417E7D">
        <w:fldChar w:fldCharType="separate"/>
      </w:r>
      <w:r w:rsidR="00DC38A8" w:rsidRPr="00DC38A8">
        <w:rPr>
          <w:noProof/>
          <w:vertAlign w:val="superscript"/>
        </w:rPr>
        <w:t>6</w:t>
      </w:r>
      <w:r w:rsidR="00417E7D">
        <w:fldChar w:fldCharType="end"/>
      </w:r>
      <w:r w:rsidR="009446E2">
        <w:t>,</w:t>
      </w:r>
      <w:r w:rsidR="00086C94" w:rsidRPr="00417E7D">
        <w:t xml:space="preserve"> and </w:t>
      </w:r>
      <w:r w:rsidR="000A4BE0">
        <w:t>S</w:t>
      </w:r>
      <w:r w:rsidR="000A4BE0" w:rsidRPr="00417E7D">
        <w:t xml:space="preserve">mall </w:t>
      </w:r>
      <w:r w:rsidR="00086C94" w:rsidRPr="00417E7D">
        <w:t xml:space="preserve">and </w:t>
      </w:r>
      <w:r w:rsidR="000A4BE0">
        <w:t>W</w:t>
      </w:r>
      <w:r w:rsidR="000A4BE0" w:rsidRPr="00417E7D">
        <w:t>ide</w:t>
      </w:r>
      <w:r w:rsidR="00086C94" w:rsidRPr="00417E7D">
        <w:t>-</w:t>
      </w:r>
      <w:r w:rsidR="000A4BE0">
        <w:t>A</w:t>
      </w:r>
      <w:r w:rsidR="000A4BE0" w:rsidRPr="00417E7D">
        <w:t xml:space="preserve">ngle </w:t>
      </w:r>
      <w:r w:rsidR="00086C94" w:rsidRPr="00417E7D">
        <w:t xml:space="preserve">X-ray </w:t>
      </w:r>
      <w:r w:rsidR="000A4BE0">
        <w:t>S</w:t>
      </w:r>
      <w:r w:rsidR="000A4BE0" w:rsidRPr="00417E7D">
        <w:t xml:space="preserve">cattering </w:t>
      </w:r>
      <w:r w:rsidR="00086C94" w:rsidRPr="00417E7D">
        <w:t>(SAX</w:t>
      </w:r>
      <w:r w:rsidR="00B03FE9">
        <w:t>S</w:t>
      </w:r>
      <w:r w:rsidR="00086C94" w:rsidRPr="00417E7D">
        <w:t>/WAX</w:t>
      </w:r>
      <w:r w:rsidR="00B03FE9">
        <w:t>S</w:t>
      </w:r>
      <w:r w:rsidR="00086C94" w:rsidRPr="00417E7D">
        <w:t>)</w:t>
      </w:r>
      <w:r w:rsidR="00457129" w:rsidRPr="00417E7D">
        <w:fldChar w:fldCharType="begin"/>
      </w:r>
      <w:r w:rsidR="00DC38A8">
        <w:instrText xml:space="preserve"> ADDIN EN.CITE &lt;EndNote&gt;&lt;Cite&gt;&lt;Author&gt;Quinn&lt;/Author&gt;&lt;Year&gt;2009&lt;/Year&gt;&lt;RecNum&gt;4&lt;/RecNum&gt;&lt;DisplayText&gt;&lt;style face="superscript"&gt;20&lt;/style&gt;&lt;/DisplayText&gt;&lt;record&gt;&lt;rec-number&gt;4&lt;/rec-number&gt;&lt;foreign-keys&gt;&lt;key app="EN" db-id="d5e9t5vvjfdr22e2psdpfe9bwd2a52x0rx5a" timestamp="1605183733"&gt;4&lt;/key&gt;&lt;key app="ENWeb" db-id=""&gt;0&lt;/key&gt;&lt;/foreign-keys&gt;&lt;ref-type name="Journal Article"&gt;17&lt;/ref-type&gt;&lt;contributors&gt;&lt;authors&gt;&lt;author&gt;Quinn, Peter J.&lt;/author&gt;&lt;author&gt;Wolf, Claude&lt;/author&gt;&lt;/authors&gt;&lt;/contributors&gt;&lt;titles&gt;&lt;title&gt;Thermotropic and structural evaluation of the interaction of natural sphingomyelins with cholesterol&lt;/title&gt;&lt;secondary-title&gt;Biochimica et Biophysica Acta (BBA) - Biomembranes&lt;/secondary-title&gt;&lt;/titles&gt;&lt;periodical&gt;&lt;full-title&gt;Biochimica et Biophysica Acta (BBA) - Biomembranes&lt;/full-title&gt;&lt;/periodical&gt;&lt;pages&gt;1877-1889&lt;/pages&gt;&lt;volume&gt;1788&lt;/volume&gt;&lt;number&gt;9&lt;/number&gt;&lt;section&gt;1877&lt;/section&gt;&lt;dates&gt;&lt;year&gt;2009&lt;/year&gt;&lt;/dates&gt;&lt;isbn&gt;00052736&lt;/isbn&gt;&lt;urls&gt;&lt;/urls&gt;&lt;electronic-resource-num&gt;10.1016/j.bbamem.2009.07.005&lt;/electronic-resource-num&gt;&lt;/record&gt;&lt;/Cite&gt;&lt;/EndNote&gt;</w:instrText>
      </w:r>
      <w:r w:rsidR="00457129" w:rsidRPr="00417E7D">
        <w:fldChar w:fldCharType="separate"/>
      </w:r>
      <w:r w:rsidR="00DC38A8" w:rsidRPr="00DC38A8">
        <w:rPr>
          <w:noProof/>
          <w:vertAlign w:val="superscript"/>
        </w:rPr>
        <w:t>20</w:t>
      </w:r>
      <w:r w:rsidR="00457129" w:rsidRPr="00417E7D">
        <w:fldChar w:fldCharType="end"/>
      </w:r>
      <w:r w:rsidR="00086C94" w:rsidRPr="00417E7D">
        <w:t>.</w:t>
      </w:r>
      <w:r w:rsidR="00417E7D">
        <w:t xml:space="preserve"> </w:t>
      </w:r>
      <w:r w:rsidR="00D83A7B" w:rsidRPr="00417E7D">
        <w:t xml:space="preserve">DSC measurements take into account the changes of enthalpy associated with the </w:t>
      </w:r>
      <w:r w:rsidR="001A56AD" w:rsidRPr="00417E7D">
        <w:t xml:space="preserve">changes of the heat capacity of phospholipids during the </w:t>
      </w:r>
      <w:r w:rsidR="00D83A7B" w:rsidRPr="00417E7D">
        <w:t xml:space="preserve">phase transition from the gel to </w:t>
      </w:r>
      <w:r w:rsidR="009446E2">
        <w:t xml:space="preserve">the </w:t>
      </w:r>
      <w:r w:rsidR="00155B64">
        <w:t>fluid</w:t>
      </w:r>
      <w:r w:rsidR="00D83A7B" w:rsidRPr="00417E7D">
        <w:t xml:space="preserve"> phas</w:t>
      </w:r>
      <w:r w:rsidR="001A56AD" w:rsidRPr="00417E7D">
        <w:t>e</w:t>
      </w:r>
      <w:r w:rsidR="001A56AD" w:rsidRPr="00417E7D">
        <w:fldChar w:fldCharType="begin"/>
      </w:r>
      <w:r w:rsidR="00DC38A8">
        <w:instrText xml:space="preserve"> ADDIN EN.CITE &lt;EndNote&gt;&lt;Cite&gt;&lt;Author&gt;Demetzos&lt;/Author&gt;&lt;Year&gt;2008&lt;/Year&gt;&lt;RecNum&gt;11&lt;/RecNum&gt;&lt;DisplayText&gt;&lt;style face="superscript"&gt;8&lt;/style&gt;&lt;/DisplayText&gt;&lt;record&gt;&lt;rec-number&gt;11&lt;/rec-number&gt;&lt;foreign-keys&gt;&lt;key app="EN" db-id="d5e9t5vvjfdr22e2psdpfe9bwd2a52x0rx5a" timestamp="1605191456"&gt;11&lt;/key&gt;&lt;key app="ENWeb" db-id=""&gt;0&lt;/key&gt;&lt;/foreign-keys&gt;&lt;ref-type name="Journal Article"&gt;17&lt;/ref-type&gt;&lt;contributors&gt;&lt;authors&gt;&lt;author&gt;Demetzos, Costas&lt;/author&gt;&lt;/authors&gt;&lt;/contributors&gt;&lt;titles&gt;&lt;title&gt;Differential Scanning Calorimetry (DSC): A Tool to Study the Thermal Behavior of Lipid Bilayers and Liposomal Stability&lt;/title&gt;&lt;secondary-title&gt;Journal of Liposome Research&lt;/secondary-title&gt;&lt;/titles&gt;&lt;periodical&gt;&lt;full-title&gt;Journal of Liposome Research&lt;/full-title&gt;&lt;/periodical&gt;&lt;pages&gt;159-173&lt;/pages&gt;&lt;volume&gt;18&lt;/volume&gt;&lt;number&gt;3&lt;/number&gt;&lt;section&gt;159&lt;/section&gt;&lt;dates&gt;&lt;year&gt;2008&lt;/year&gt;&lt;/dates&gt;&lt;isbn&gt;0898-2104&amp;#xD;1532-2394&lt;/isbn&gt;&lt;urls&gt;&lt;/urls&gt;&lt;electronic-resource-num&gt;10.1080/08982100802310261&lt;/electronic-resource-num&gt;&lt;/record&gt;&lt;/Cite&gt;&lt;/EndNote&gt;</w:instrText>
      </w:r>
      <w:r w:rsidR="001A56AD" w:rsidRPr="00417E7D">
        <w:fldChar w:fldCharType="separate"/>
      </w:r>
      <w:r w:rsidR="00DC38A8" w:rsidRPr="00DC38A8">
        <w:rPr>
          <w:noProof/>
          <w:vertAlign w:val="superscript"/>
        </w:rPr>
        <w:t>8</w:t>
      </w:r>
      <w:r w:rsidR="001A56AD" w:rsidRPr="00417E7D">
        <w:fldChar w:fldCharType="end"/>
      </w:r>
      <w:r w:rsidR="001A56AD" w:rsidRPr="00417E7D">
        <w:t xml:space="preserve">. </w:t>
      </w:r>
      <w:r w:rsidR="00DD2F19" w:rsidRPr="00417E7D">
        <w:t xml:space="preserve">The determination of lipid phase transitions by FT-IR </w:t>
      </w:r>
      <w:r w:rsidR="000A227E">
        <w:t>is</w:t>
      </w:r>
      <w:r w:rsidR="000A227E" w:rsidRPr="00417E7D">
        <w:t xml:space="preserve"> </w:t>
      </w:r>
      <w:r w:rsidR="00DD2F19" w:rsidRPr="00417E7D">
        <w:t>focused on the temperature-dependent changes in the fundamental vibrations of CH</w:t>
      </w:r>
      <w:r w:rsidR="00DD2F19" w:rsidRPr="00417E7D">
        <w:rPr>
          <w:vertAlign w:val="subscript"/>
        </w:rPr>
        <w:t xml:space="preserve">2 </w:t>
      </w:r>
      <w:r w:rsidR="00DD2F19" w:rsidRPr="00417E7D">
        <w:t>groups of hydrocarbon chains due to t</w:t>
      </w:r>
      <w:r w:rsidR="006D5DE4" w:rsidRPr="00417E7D">
        <w:t xml:space="preserve">he </w:t>
      </w:r>
      <w:r w:rsidR="006D5DE4" w:rsidRPr="00711AD2">
        <w:rPr>
          <w:i/>
          <w:iCs/>
        </w:rPr>
        <w:t>trans</w:t>
      </w:r>
      <w:r w:rsidR="006D5DE4" w:rsidRPr="00417E7D">
        <w:t>-</w:t>
      </w:r>
      <w:r w:rsidR="006D5DE4" w:rsidRPr="00711AD2">
        <w:rPr>
          <w:i/>
          <w:iCs/>
        </w:rPr>
        <w:t>gauche</w:t>
      </w:r>
      <w:r w:rsidR="006D5DE4" w:rsidRPr="00417E7D">
        <w:t xml:space="preserve"> </w:t>
      </w:r>
      <w:r w:rsidR="00593CFE" w:rsidRPr="00417E7D">
        <w:t>C – C bond</w:t>
      </w:r>
      <w:r w:rsidR="009446E2">
        <w:t xml:space="preserve"> </w:t>
      </w:r>
      <w:r w:rsidR="006D5DE4" w:rsidRPr="00417E7D">
        <w:t xml:space="preserve">rotational isomerism that occurs at </w:t>
      </w:r>
      <w:r w:rsidR="00593CFE">
        <w:t xml:space="preserve">the </w:t>
      </w:r>
      <w:r w:rsidR="006D5DE4" w:rsidRPr="00417E7D">
        <w:t>h</w:t>
      </w:r>
      <w:r w:rsidR="007E4680" w:rsidRPr="00417E7D">
        <w:t>ydrocarbon chain-melting phase transition</w:t>
      </w:r>
      <w:r w:rsidR="007E4680" w:rsidRPr="00417E7D">
        <w:fldChar w:fldCharType="begin">
          <w:fldData xml:space="preserve">PEVuZE5vdGU+PENpdGU+PEF1dGhvcj5MZXdpczwvQXV0aG9yPjxZZWFyPjIwMTM8L1llYXI+PFJl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</w:fldData>
        </w:fldChar>
      </w:r>
      <w:r w:rsidR="00DC38A8">
        <w:instrText xml:space="preserve"> ADDIN EN.CITE </w:instrText>
      </w:r>
      <w:r w:rsidR="00DC38A8">
        <w:fldChar w:fldCharType="begin">
          <w:fldData xml:space="preserve">PEVuZE5vdGU+PENpdGU+PEF1dGhvcj5MZXdpczwvQXV0aG9yPjxZZWFyPjIwMTM8L1llYXI+PFJl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</w:fldData>
        </w:fldChar>
      </w:r>
      <w:r w:rsidR="00DC38A8">
        <w:instrText xml:space="preserve"> ADDIN EN.CITE.DATA </w:instrText>
      </w:r>
      <w:r w:rsidR="00DC38A8">
        <w:fldChar w:fldCharType="end"/>
      </w:r>
      <w:r w:rsidR="007E4680" w:rsidRPr="00417E7D">
        <w:fldChar w:fldCharType="separate"/>
      </w:r>
      <w:r w:rsidR="00DC38A8" w:rsidRPr="00DC38A8">
        <w:rPr>
          <w:noProof/>
          <w:vertAlign w:val="superscript"/>
        </w:rPr>
        <w:t>14,21,22</w:t>
      </w:r>
      <w:r w:rsidR="007E4680" w:rsidRPr="00417E7D">
        <w:fldChar w:fldCharType="end"/>
      </w:r>
      <w:r w:rsidR="007E4680" w:rsidRPr="00417E7D">
        <w:t xml:space="preserve">. </w:t>
      </w:r>
      <w:r w:rsidR="00084CCB" w:rsidRPr="00417E7D">
        <w:t>However, some difficulties can be found in this analysis, since absorption bands from these vibrationally active groups are often very b</w:t>
      </w:r>
      <w:r w:rsidR="009446E2">
        <w:t>roa</w:t>
      </w:r>
      <w:r w:rsidR="00084CCB" w:rsidRPr="00417E7D">
        <w:t>d and there is the possibility of being in the middle, overlapped or obscured by adjacent or overlapping bands arising from the solvent.</w:t>
      </w:r>
      <w:r w:rsidR="00610317">
        <w:t xml:space="preserve"> </w:t>
      </w:r>
      <w:r w:rsidR="00084CCB" w:rsidRPr="00417E7D">
        <w:t>In addition, when lipid bilayers are in the hydrated form, the infrared activities of groups located on the polar region of headgroups will be dominated by interaction with the solvent, including when the lipids are forming quasi-crystalline lipid phases</w:t>
      </w:r>
      <w:r w:rsidR="00084CCB" w:rsidRPr="00417E7D">
        <w:fldChar w:fldCharType="begin"/>
      </w:r>
      <w:r w:rsidR="00DC38A8">
        <w:instrText xml:space="preserve"> ADDIN EN.CITE &lt;EndNote&gt;&lt;Cite&gt;&lt;Author&gt;Pentak&lt;/Author&gt;&lt;Year&gt;2014&lt;/Year&gt;&lt;RecNum&gt;3&lt;/RecNum&gt;&lt;DisplayText&gt;&lt;style face="superscript"&gt;14&lt;/style&gt;&lt;/DisplayText&gt;&lt;record&gt;&lt;rec-number&gt;3&lt;/rec-number&gt;&lt;foreign-keys&gt;&lt;key app="EN" db-id="d5e9t5vvjfdr22e2psdpfe9bwd2a52x0rx5a" timestamp="1604934885"&gt;3&lt;/key&gt;&lt;key app="ENWeb" db-id=""&gt;0&lt;/key&gt;&lt;/foreign-keys&gt;&lt;ref-type name="Journal Article"&gt;17&lt;/ref-type&gt;&lt;contributors&gt;&lt;authors&gt;&lt;author&gt;Pentak, Danuta&lt;/author&gt;&lt;/authors&gt;&lt;/contributors&gt;&lt;titles&gt;&lt;title&gt;Alternative methods of determining phase transition temperatures of phospholipids that constitute liposomes on the example of DPPC and DMPC&lt;/title&gt;&lt;secondary-title&gt;Thermochimica Acta&lt;/secondary-title&gt;&lt;/titles&gt;&lt;periodical&gt;&lt;full-title&gt;Thermochimica Acta&lt;/full-title&gt;&lt;/periodical&gt;&lt;pages&gt;36-44&lt;/pages&gt;&lt;volume&gt;584&lt;/volume&gt;&lt;section&gt;36&lt;/section&gt;&lt;dates&gt;&lt;year&gt;2014&lt;/year&gt;&lt;/dates&gt;&lt;isbn&gt;00406031&lt;/isbn&gt;&lt;urls&gt;&lt;/urls&gt;&lt;electronic-resource-num&gt;10.1016/j.tca.2014.03.020&lt;/electronic-resource-num&gt;&lt;/record&gt;&lt;/Cite&gt;&lt;/EndNote&gt;</w:instrText>
      </w:r>
      <w:r w:rsidR="00084CCB" w:rsidRPr="00417E7D">
        <w:fldChar w:fldCharType="separate"/>
      </w:r>
      <w:r w:rsidR="00DC38A8" w:rsidRPr="00DC38A8">
        <w:rPr>
          <w:noProof/>
          <w:vertAlign w:val="superscript"/>
        </w:rPr>
        <w:t>14</w:t>
      </w:r>
      <w:r w:rsidR="00084CCB" w:rsidRPr="00417E7D">
        <w:fldChar w:fldCharType="end"/>
      </w:r>
      <w:r w:rsidR="00084CCB" w:rsidRPr="00417E7D">
        <w:t xml:space="preserve">. </w:t>
      </w:r>
      <w:r w:rsidR="000045C8" w:rsidRPr="00417E7D">
        <w:t xml:space="preserve">On </w:t>
      </w:r>
      <w:r w:rsidR="004D7F84">
        <w:t xml:space="preserve">the </w:t>
      </w:r>
      <w:r w:rsidR="000045C8" w:rsidRPr="00417E7D">
        <w:t xml:space="preserve">other hand, experiments of NMR studying the relaxation times of the protons of ammonium methyl groups </w:t>
      </w:r>
      <w:r w:rsidR="009446E2">
        <w:t>(</w:t>
      </w:r>
      <w:r w:rsidR="000045C8" w:rsidRPr="00417E7D">
        <w:t>N</w:t>
      </w:r>
      <w:r w:rsidR="000045C8" w:rsidRPr="00417E7D">
        <w:rPr>
          <w:vertAlign w:val="superscript"/>
        </w:rPr>
        <w:t>+</w:t>
      </w:r>
      <w:r w:rsidR="000045C8" w:rsidRPr="00417E7D">
        <w:t>(CH</w:t>
      </w:r>
      <w:r w:rsidR="000045C8" w:rsidRPr="00417E7D">
        <w:rPr>
          <w:vertAlign w:val="subscript"/>
        </w:rPr>
        <w:t>3</w:t>
      </w:r>
      <w:r w:rsidR="000045C8" w:rsidRPr="00417E7D">
        <w:t>)</w:t>
      </w:r>
      <w:r w:rsidR="000045C8" w:rsidRPr="00417E7D">
        <w:rPr>
          <w:vertAlign w:val="subscript"/>
        </w:rPr>
        <w:t>3</w:t>
      </w:r>
      <w:r w:rsidR="009446E2">
        <w:t>) c</w:t>
      </w:r>
      <w:r w:rsidR="000045C8" w:rsidRPr="00417E7D">
        <w:t xml:space="preserve">an be conducted to study </w:t>
      </w:r>
      <w:r w:rsidR="004D7F84" w:rsidRPr="00417E7D">
        <w:t>lip</w:t>
      </w:r>
      <w:r w:rsidR="004D7F84">
        <w:t>id</w:t>
      </w:r>
      <w:r w:rsidR="004D7F84" w:rsidRPr="00417E7D">
        <w:t xml:space="preserve"> </w:t>
      </w:r>
      <w:r w:rsidR="000045C8" w:rsidRPr="00417E7D">
        <w:t xml:space="preserve">membrane dynamics, since NMR relaxation times associated </w:t>
      </w:r>
      <w:r w:rsidR="009446E2">
        <w:t>with</w:t>
      </w:r>
      <w:r w:rsidR="000045C8" w:rsidRPr="00417E7D">
        <w:t xml:space="preserve"> spin-lattice and spin-spin are both sensitive to the mobility of the NMR active species. Thus, as a molecule undergoes random thermal motion, fluctuating magnetic fields arise from interactions with the lattice. From the NMR spectra it is possible to obtain the lipid phase transitions by monitoring the variation of either the amplitude or the area of peaks originated by such protons</w:t>
      </w:r>
      <w:r w:rsidR="0029130C" w:rsidRPr="00417E7D">
        <w:fldChar w:fldCharType="begin"/>
      </w:r>
      <w:r w:rsidR="00DC38A8">
        <w:instrText xml:space="preserve"> ADDIN EN.CITE &lt;EndNote&gt;&lt;Cite&gt;&lt;Author&gt;Pentak&lt;/Author&gt;&lt;Year&gt;2014&lt;/Year&gt;&lt;RecNum&gt;3&lt;/RecNum&gt;&lt;DisplayText&gt;&lt;style face="superscript"&gt;14&lt;/style&gt;&lt;/DisplayText&gt;&lt;record&gt;&lt;rec-number&gt;3&lt;/rec-number&gt;&lt;foreign-keys&gt;&lt;key app="EN" db-id="d5e9t5vvjfdr22e2psdpfe9bwd2a52x0rx5a" timestamp="1604934885"&gt;3&lt;/key&gt;&lt;key app="ENWeb" db-id=""&gt;0&lt;/key&gt;&lt;/foreign-keys&gt;&lt;ref-type name="Journal Article"&gt;17&lt;/ref-type&gt;&lt;contributors&gt;&lt;authors&gt;&lt;author&gt;Pentak, Danuta&lt;/author&gt;&lt;/authors&gt;&lt;/contributors&gt;&lt;titles&gt;&lt;title&gt;Alternative methods of determining phase transition temperatures of phospholipids that constitute liposomes on the example of DPPC and DMPC&lt;/title&gt;&lt;secondary-title&gt;Thermochimica Acta&lt;/secondary-title&gt;&lt;/titles&gt;&lt;periodical&gt;&lt;full-title&gt;Thermochimica Acta&lt;/full-title&gt;&lt;/periodical&gt;&lt;pages&gt;36-44&lt;/pages&gt;&lt;volume&gt;584&lt;/volume&gt;&lt;section&gt;36&lt;/section&gt;&lt;dates&gt;&lt;year&gt;2014&lt;/year&gt;&lt;/dates&gt;&lt;isbn&gt;00406031&lt;/isbn&gt;&lt;urls&gt;&lt;/urls&gt;&lt;electronic-resource-num&gt;10.1016/j.tca.2014.03.020&lt;/electronic-resource-num&gt;&lt;/record&gt;&lt;/Cite&gt;&lt;/EndNote&gt;</w:instrText>
      </w:r>
      <w:r w:rsidR="0029130C" w:rsidRPr="00417E7D">
        <w:fldChar w:fldCharType="separate"/>
      </w:r>
      <w:r w:rsidR="00DC38A8" w:rsidRPr="00DC38A8">
        <w:rPr>
          <w:noProof/>
          <w:vertAlign w:val="superscript"/>
        </w:rPr>
        <w:t>14</w:t>
      </w:r>
      <w:r w:rsidR="0029130C" w:rsidRPr="00417E7D">
        <w:fldChar w:fldCharType="end"/>
      </w:r>
      <w:r w:rsidR="000045C8" w:rsidRPr="00417E7D">
        <w:t>.</w:t>
      </w:r>
      <w:r w:rsidR="00A82C48" w:rsidRPr="00417E7D">
        <w:t xml:space="preserve"> Other methods require the incorporation of </w:t>
      </w:r>
      <w:r w:rsidR="00D428BA" w:rsidRPr="00417E7D">
        <w:t>para</w:t>
      </w:r>
      <w:r w:rsidR="00A82C48" w:rsidRPr="00417E7D">
        <w:t xml:space="preserve">magnetic </w:t>
      </w:r>
      <w:r w:rsidR="00D428BA" w:rsidRPr="00417E7D">
        <w:t xml:space="preserve">spin </w:t>
      </w:r>
      <w:r w:rsidR="00A82C48" w:rsidRPr="00417E7D">
        <w:t xml:space="preserve">or fluorescence probes (EPR and fluorescence anisotropy, respectively). Both methods allow the phase transition temperatures determination by monitoring the rotational motion of </w:t>
      </w:r>
      <w:r w:rsidR="00417E7D">
        <w:t xml:space="preserve">extrinsic </w:t>
      </w:r>
      <w:r w:rsidR="00A82C48" w:rsidRPr="00417E7D">
        <w:t>probes</w:t>
      </w:r>
      <w:r w:rsidR="00DD2F19" w:rsidRPr="00417E7D">
        <w:t>.</w:t>
      </w:r>
      <w:r w:rsidR="00D428BA" w:rsidRPr="00417E7D">
        <w:t xml:space="preserve"> The main </w:t>
      </w:r>
      <w:r w:rsidR="00D428BA" w:rsidRPr="00417E7D">
        <w:lastRenderedPageBreak/>
        <w:t>drawback of both method</w:t>
      </w:r>
      <w:r w:rsidR="00086C94" w:rsidRPr="00417E7D">
        <w:t>s</w:t>
      </w:r>
      <w:r w:rsidR="00D428BA" w:rsidRPr="00417E7D">
        <w:t xml:space="preserve"> relies precisely on the requirements of ext</w:t>
      </w:r>
      <w:r w:rsidR="00417E7D">
        <w:t>rinsic</w:t>
      </w:r>
      <w:r w:rsidR="00D428BA" w:rsidRPr="00417E7D">
        <w:t xml:space="preserve"> molecules, that although are </w:t>
      </w:r>
      <w:r w:rsidR="006B6C7A" w:rsidRPr="00417E7D">
        <w:t>interest</w:t>
      </w:r>
      <w:r w:rsidR="006B6C7A">
        <w:t>ing</w:t>
      </w:r>
      <w:r w:rsidR="006B6C7A" w:rsidRPr="00417E7D">
        <w:t xml:space="preserve"> </w:t>
      </w:r>
      <w:r w:rsidR="00D428BA" w:rsidRPr="00417E7D">
        <w:t xml:space="preserve">to study the biophysical properties of cell membranes, become a hindrance on </w:t>
      </w:r>
      <w:r w:rsidR="002A1E36">
        <w:t xml:space="preserve">the evaluation of </w:t>
      </w:r>
      <w:r w:rsidR="00D428BA" w:rsidRPr="00417E7D">
        <w:t>drug-induced effects, since the probe constitutes a secondary external element</w:t>
      </w:r>
      <w:r w:rsidR="00086C94" w:rsidRPr="00417E7D">
        <w:t xml:space="preserve"> capable of disturb</w:t>
      </w:r>
      <w:r w:rsidR="002A1E36">
        <w:t>ing</w:t>
      </w:r>
      <w:r w:rsidR="00086C94" w:rsidRPr="00417E7D">
        <w:t xml:space="preserve"> </w:t>
      </w:r>
      <w:r w:rsidR="00D428BA" w:rsidRPr="00417E7D">
        <w:t>the biomimetic system.</w:t>
      </w:r>
      <w:r w:rsidR="00610317">
        <w:t xml:space="preserve"> </w:t>
      </w:r>
      <w:r w:rsidR="00086C94" w:rsidRPr="00417E7D">
        <w:t>In SAXS/WAXS studies</w:t>
      </w:r>
      <w:r w:rsidR="009446E2">
        <w:t>,</w:t>
      </w:r>
      <w:r w:rsidR="00086C94" w:rsidRPr="00417E7D">
        <w:t xml:space="preserve"> it is possible to distinguish the different lipid phases on fully hydrated lipids by monitoring the temperature-dependent changes in molecular order and packing </w:t>
      </w:r>
      <w:r w:rsidR="00086C94" w:rsidRPr="00417E7D">
        <w:fldChar w:fldCharType="begin"/>
      </w:r>
      <w:r w:rsidR="00DC38A8">
        <w:instrText xml:space="preserve"> ADDIN EN.CITE &lt;EndNote&gt;&lt;Cite&gt;&lt;Author&gt;Quinn&lt;/Author&gt;&lt;Year&gt;2009&lt;/Year&gt;&lt;RecNum&gt;4&lt;/RecNum&gt;&lt;DisplayText&gt;&lt;style face="superscript"&gt;20&lt;/style&gt;&lt;/DisplayText&gt;&lt;record&gt;&lt;rec-number&gt;4&lt;/rec-number&gt;&lt;foreign-keys&gt;&lt;key app="EN" db-id="d5e9t5vvjfdr22e2psdpfe9bwd2a52x0rx5a" timestamp="1605183733"&gt;4&lt;/key&gt;&lt;key app="ENWeb" db-id=""&gt;0&lt;/key&gt;&lt;/foreign-keys&gt;&lt;ref-type name="Journal Article"&gt;17&lt;/ref-type&gt;&lt;contributors&gt;&lt;authors&gt;&lt;author&gt;Quinn, Peter J.&lt;/author&gt;&lt;author&gt;Wolf, Claude&lt;/author&gt;&lt;/authors&gt;&lt;/contributors&gt;&lt;titles&gt;&lt;title&gt;Thermotropic and structural evaluation of the interaction of natural sphingomyelins with cholesterol&lt;/title&gt;&lt;secondary-title&gt;Biochimica et Biophysica Acta (BBA) - Biomembranes&lt;/secondary-title&gt;&lt;/titles&gt;&lt;periodical&gt;&lt;full-title&gt;Biochimica et Biophysica Acta (BBA) - Biomembranes&lt;/full-title&gt;&lt;/periodical&gt;&lt;pages&gt;1877-1889&lt;/pages&gt;&lt;volume&gt;1788&lt;/volume&gt;&lt;number&gt;9&lt;/number&gt;&lt;section&gt;1877&lt;/section&gt;&lt;dates&gt;&lt;year&gt;2009&lt;/year&gt;&lt;/dates&gt;&lt;isbn&gt;00052736&lt;/isbn&gt;&lt;urls&gt;&lt;/urls&gt;&lt;electronic-resource-num&gt;10.1016/j.bbamem.2009.07.005&lt;/electronic-resource-num&gt;&lt;/record&gt;&lt;/Cite&gt;&lt;/EndNote&gt;</w:instrText>
      </w:r>
      <w:r w:rsidR="00086C94" w:rsidRPr="00417E7D">
        <w:fldChar w:fldCharType="separate"/>
      </w:r>
      <w:r w:rsidR="00DC38A8" w:rsidRPr="00DC38A8">
        <w:rPr>
          <w:noProof/>
          <w:vertAlign w:val="superscript"/>
        </w:rPr>
        <w:t>20</w:t>
      </w:r>
      <w:r w:rsidR="00086C94" w:rsidRPr="00417E7D">
        <w:fldChar w:fldCharType="end"/>
      </w:r>
      <w:r w:rsidR="00086C94" w:rsidRPr="00417E7D">
        <w:t>.</w:t>
      </w:r>
      <w:r w:rsidR="00F84AE2">
        <w:t xml:space="preserve"> Although all these methods allow observation of changes that phospholipids undergo with temperature with good agreement in the obtained results, the highly specific and complex instrumentation and skills require</w:t>
      </w:r>
      <w:r w:rsidR="009446E2">
        <w:t>d</w:t>
      </w:r>
      <w:r w:rsidR="00F84AE2">
        <w:t xml:space="preserve"> make them far from the ideal solution for routine study of phase transitions as </w:t>
      </w:r>
      <w:r w:rsidR="00593CFE" w:rsidRPr="00593CFE">
        <w:t>a critical step toward elucidating drug-membrane interactions</w:t>
      </w:r>
      <w:r w:rsidR="00F84AE2">
        <w:fldChar w:fldCharType="begin"/>
      </w:r>
      <w:r w:rsidR="00DC38A8">
        <w:instrText xml:space="preserve"> ADDIN EN.CITE &lt;EndNote&gt;&lt;Cite&gt;&lt;Author&gt;Michel&lt;/Author&gt;&lt;Year&gt;2006&lt;/Year&gt;&lt;RecNum&gt;10&lt;/RecNum&gt;&lt;DisplayText&gt;&lt;style face="superscript"&gt;1&lt;/style&gt;&lt;/DisplayText&gt;&lt;record&gt;&lt;rec-number&gt;10&lt;/rec-number&gt;&lt;foreign-keys&gt;&lt;key app="EN" db-id="d5e9t5vvjfdr22e2psdpfe9bwd2a52x0rx5a" timestamp="1605190792"&gt;10&lt;/key&gt;&lt;/foreign-keys&gt;&lt;ref-type name="Journal Article"&gt;17&lt;/ref-type&gt;&lt;contributors&gt;&lt;authors&gt;&lt;author&gt;Michel, N.&lt;/author&gt;&lt;author&gt;Fabiano, A. S.&lt;/author&gt;&lt;author&gt;Polidori, A.&lt;/author&gt;&lt;author&gt;Jack, R.&lt;/author&gt;&lt;author&gt;Pucci, B.&lt;/author&gt;&lt;/authors&gt;&lt;/contributors&gt;&lt;auth-address&gt;Laboratoire de Chimie Bioorganique et des Systemes Moleculaires Vectoriels, Faculte des Sciences, 33 Rue Louis Pasteur, 84000 Avignon, France.&lt;/auth-address&gt;&lt;titles&gt;&lt;title&gt;Determination of phase transition temperatures of lipids by light scattering&lt;/title&gt;&lt;secondary-title&gt;Chem Phys Lipids&lt;/secondary-title&gt;&lt;/titles&gt;&lt;periodical&gt;&lt;full-title&gt;Chem Phys Lipids&lt;/full-title&gt;&lt;/periodical&gt;&lt;pages&gt;11-9&lt;/pages&gt;&lt;volume&gt;139&lt;/volume&gt;&lt;number&gt;1&lt;/number&gt;&lt;edition&gt;2005/10/29&lt;/edition&gt;&lt;keywords&gt;&lt;keyword&gt;1,2-Dipalmitoylphosphatidylcholine/chemistry&lt;/keyword&gt;&lt;keyword&gt;Chemical Phenomena&lt;/keyword&gt;&lt;keyword&gt;Chemistry, Physical&lt;/keyword&gt;&lt;keyword&gt;In Vitro Techniques&lt;/keyword&gt;&lt;keyword&gt;Light&lt;/keyword&gt;&lt;keyword&gt;Lipids/*chemistry&lt;/keyword&gt;&lt;keyword&gt;Macromolecular Substances&lt;/keyword&gt;&lt;keyword&gt;Membranes, Artificial&lt;/keyword&gt;&lt;keyword&gt;Particle Size&lt;/keyword&gt;&lt;keyword&gt;Scattering, Radiation&lt;/keyword&gt;&lt;keyword&gt;Surface-Active Agents/chemistry&lt;/keyword&gt;&lt;keyword&gt;Thermodynamics&lt;/keyword&gt;&lt;/keywords&gt;&lt;dates&gt;&lt;year&gt;2006&lt;/year&gt;&lt;pub-dates&gt;&lt;date&gt;Jan&lt;/date&gt;&lt;/pub-dates&gt;&lt;/dates&gt;&lt;isbn&gt;0009-3084 (Print)&amp;#xD;0009-3084 (Linking)&lt;/isbn&gt;&lt;accession-num&gt;16253216&lt;/accession-num&gt;&lt;urls&gt;&lt;related-urls&gt;&lt;url&gt;https://www.ncbi.nlm.nih.gov/pubmed/16253216&lt;/url&gt;&lt;/related-urls&gt;&lt;/urls&gt;&lt;electronic-resource-num&gt;10.1016/j.chemphyslip.2005.09.003&lt;/electronic-resource-num&gt;&lt;/record&gt;&lt;/Cite&gt;&lt;/EndNote&gt;</w:instrText>
      </w:r>
      <w:r w:rsidR="00F84AE2">
        <w:fldChar w:fldCharType="separate"/>
      </w:r>
      <w:r w:rsidR="00DC38A8" w:rsidRPr="00DC38A8">
        <w:rPr>
          <w:noProof/>
          <w:vertAlign w:val="superscript"/>
        </w:rPr>
        <w:t>1</w:t>
      </w:r>
      <w:r w:rsidR="00F84AE2">
        <w:fldChar w:fldCharType="end"/>
      </w:r>
      <w:r w:rsidR="00F84AE2">
        <w:t xml:space="preserve">. </w:t>
      </w:r>
      <w:r w:rsidR="009446E2">
        <w:t>With</w:t>
      </w:r>
      <w:r w:rsidR="00F84AE2">
        <w:t xml:space="preserve"> demand for a simple method to determine the phase transitions of phospholipids as well as the effect provoked by a chemical entity aiming </w:t>
      </w:r>
      <w:r w:rsidR="009446E2">
        <w:t xml:space="preserve">for </w:t>
      </w:r>
      <w:r w:rsidR="00F84AE2">
        <w:t xml:space="preserve">a molecular understanding of </w:t>
      </w:r>
      <w:r w:rsidR="003A78C9">
        <w:t>its biodistribution</w:t>
      </w:r>
      <w:r w:rsidR="00F84AE2">
        <w:t xml:space="preserve">, a method based on the application of the dynamic light scattering (DLS) will be described in this protocol. </w:t>
      </w:r>
      <w:r w:rsidR="00830387">
        <w:t xml:space="preserve">This protocol </w:t>
      </w:r>
      <w:r w:rsidR="006A038B">
        <w:t xml:space="preserve">is based </w:t>
      </w:r>
      <w:r w:rsidR="00830387">
        <w:t>on the liposomal optical properties’ dependence on the temperature, in which at critical temperatures, such as those temperatures at which phase transitions occur, the changes in conformational structure, lateral diffusion and expansibility as well as bilayer thickness, lead</w:t>
      </w:r>
      <w:r w:rsidR="009446E2">
        <w:t xml:space="preserve"> </w:t>
      </w:r>
      <w:r w:rsidR="00830387">
        <w:t xml:space="preserve">to modification on the light that </w:t>
      </w:r>
      <w:r w:rsidR="005462FA">
        <w:t xml:space="preserve">is </w:t>
      </w:r>
      <w:r w:rsidR="00830387">
        <w:t>scattered. Basically, at lower temperatures (</w:t>
      </w:r>
      <w:proofErr w:type="spellStart"/>
      <w:r w:rsidR="00830387" w:rsidRPr="006B71DB">
        <w:rPr>
          <w:i/>
          <w:iCs/>
        </w:rPr>
        <w:t>T˂T</w:t>
      </w:r>
      <w:r w:rsidR="00830387" w:rsidRPr="006B71DB">
        <w:rPr>
          <w:i/>
          <w:iCs/>
          <w:vertAlign w:val="subscript"/>
        </w:rPr>
        <w:t>m</w:t>
      </w:r>
      <w:proofErr w:type="spellEnd"/>
      <w:r w:rsidR="00830387">
        <w:t xml:space="preserve">), the rigid structure of liposomes </w:t>
      </w:r>
      <w:r w:rsidR="00F32FE7">
        <w:t>causes</w:t>
      </w:r>
      <w:r w:rsidR="00830387">
        <w:t xml:space="preserve"> a</w:t>
      </w:r>
      <w:r w:rsidR="009446E2">
        <w:t xml:space="preserve"> </w:t>
      </w:r>
      <w:r w:rsidR="00830387">
        <w:t xml:space="preserve">higher scattering of the incident beam light and with the temperature </w:t>
      </w:r>
      <w:r w:rsidR="00890C58">
        <w:t>increas</w:t>
      </w:r>
      <w:r w:rsidR="009446E2">
        <w:t>ing</w:t>
      </w:r>
      <w:r w:rsidR="00890C58">
        <w:t xml:space="preserve"> (</w:t>
      </w:r>
      <w:proofErr w:type="spellStart"/>
      <w:r w:rsidR="00830387" w:rsidRPr="006B71DB">
        <w:rPr>
          <w:i/>
          <w:iCs/>
        </w:rPr>
        <w:t>T˃T</w:t>
      </w:r>
      <w:r w:rsidR="00830387" w:rsidRPr="006B71DB">
        <w:rPr>
          <w:i/>
          <w:iCs/>
          <w:vertAlign w:val="subscript"/>
        </w:rPr>
        <w:t>m</w:t>
      </w:r>
      <w:proofErr w:type="spellEnd"/>
      <w:r w:rsidR="00890C58">
        <w:t>)</w:t>
      </w:r>
      <w:r w:rsidR="00830387">
        <w:rPr>
          <w:vertAlign w:val="subscript"/>
        </w:rPr>
        <w:t xml:space="preserve"> </w:t>
      </w:r>
      <w:r w:rsidR="00830387">
        <w:t xml:space="preserve">as the </w:t>
      </w:r>
      <w:r w:rsidR="00E941C8">
        <w:t xml:space="preserve">lipid membranes </w:t>
      </w:r>
      <w:r w:rsidR="00F32FE7">
        <w:t xml:space="preserve">are </w:t>
      </w:r>
      <w:r w:rsidR="00E941C8">
        <w:t xml:space="preserve">transitioning to </w:t>
      </w:r>
      <w:r w:rsidR="00830387">
        <w:t xml:space="preserve">a less organized and more fluid conformation, </w:t>
      </w:r>
      <w:r w:rsidR="002E61E5">
        <w:t xml:space="preserve">the </w:t>
      </w:r>
      <w:r w:rsidR="00830387">
        <w:t>ability to promote the scattering of the incident beam</w:t>
      </w:r>
      <w:r w:rsidR="00654D41">
        <w:t xml:space="preserve"> </w:t>
      </w:r>
      <w:r w:rsidR="00830387">
        <w:t>light is decreased</w:t>
      </w:r>
      <w:r w:rsidR="00654D41">
        <w:fldChar w:fldCharType="begin">
          <w:fldData xml:space="preserve">PEVuZE5vdGU+PENpdGU+PEF1dGhvcj5NaWNoZWw8L0F1dGhvcj48WWVhcj4yMDA2PC9ZZWFyPjxS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</w:fldData>
        </w:fldChar>
      </w:r>
      <w:r w:rsidR="00124C77">
        <w:instrText xml:space="preserve"> ADDIN EN.CITE </w:instrText>
      </w:r>
      <w:r w:rsidR="00124C77">
        <w:fldChar w:fldCharType="begin">
          <w:fldData xml:space="preserve">PEVuZE5vdGU+PENpdGU+PEF1dGhvcj5NaWNoZWw8L0F1dGhvcj48WWVhcj4yMDA2PC9ZZWFyPjxS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</w:fldData>
        </w:fldChar>
      </w:r>
      <w:r w:rsidR="00124C77">
        <w:instrText xml:space="preserve"> ADDIN EN.CITE.DATA </w:instrText>
      </w:r>
      <w:r w:rsidR="00124C77">
        <w:fldChar w:fldCharType="end"/>
      </w:r>
      <w:r w:rsidR="00654D41">
        <w:fldChar w:fldCharType="separate"/>
      </w:r>
      <w:r w:rsidR="00124C77" w:rsidRPr="00124C77">
        <w:rPr>
          <w:noProof/>
          <w:vertAlign w:val="superscript"/>
        </w:rPr>
        <w:t>1,3,4</w:t>
      </w:r>
      <w:r w:rsidR="00654D41">
        <w:fldChar w:fldCharType="end"/>
      </w:r>
      <w:r w:rsidR="00830387">
        <w:t>.</w:t>
      </w:r>
      <w:r w:rsidR="00654D41">
        <w:t xml:space="preserve"> Therefore, </w:t>
      </w:r>
      <w:r w:rsidR="009446E2">
        <w:t>by</w:t>
      </w:r>
      <w:r w:rsidR="00654D41">
        <w:t xml:space="preserve"> monitoring the intensity of the light scattered as </w:t>
      </w:r>
      <w:r w:rsidR="009446E2">
        <w:t xml:space="preserve">a </w:t>
      </w:r>
      <w:r w:rsidR="00654D41">
        <w:t>function of the temperature</w:t>
      </w:r>
      <w:r w:rsidR="009446E2">
        <w:t>,</w:t>
      </w:r>
      <w:r w:rsidR="00654D41">
        <w:t xml:space="preserve"> it is possible to </w:t>
      </w:r>
      <w:r w:rsidR="00400D31">
        <w:t>analyze</w:t>
      </w:r>
      <w:r w:rsidR="00654D41">
        <w:t xml:space="preserve"> the phase</w:t>
      </w:r>
      <w:r w:rsidR="0012773B">
        <w:t>s’</w:t>
      </w:r>
      <w:r w:rsidR="00654D41">
        <w:t xml:space="preserve"> transitions</w:t>
      </w:r>
      <w:r w:rsidR="00400D31">
        <w:t>. The average number of photons detected per second are reflected by the mean count rate</w:t>
      </w:r>
      <w:r w:rsidR="00AD653E">
        <w:t xml:space="preserve"> (MCR)</w:t>
      </w:r>
      <w:r w:rsidR="00400D31">
        <w:t xml:space="preserve"> measured by DLS. This value is a representation of an emerging macroscopic phenomenon and not directly size dependent and reflect</w:t>
      </w:r>
      <w:r w:rsidR="0012773B">
        <w:t>s</w:t>
      </w:r>
      <w:r w:rsidR="00400D31">
        <w:t xml:space="preserve"> the changes in optical properties of the </w:t>
      </w:r>
      <w:r w:rsidR="0019320C">
        <w:t xml:space="preserve">different phase transition state of the </w:t>
      </w:r>
      <w:r w:rsidR="00400D31">
        <w:t xml:space="preserve">liposomes. </w:t>
      </w:r>
      <w:r w:rsidR="0019320C">
        <w:t>The validity and reproducibility of this method was first proved by Michel et al.</w:t>
      </w:r>
      <w:r w:rsidR="0019320C">
        <w:fldChar w:fldCharType="begin"/>
      </w:r>
      <w:r w:rsidR="00DC38A8">
        <w:instrText xml:space="preserve"> ADDIN EN.CITE &lt;EndNote&gt;&lt;Cite&gt;&lt;Author&gt;Michel&lt;/Author&gt;&lt;Year&gt;2006&lt;/Year&gt;&lt;RecNum&gt;10&lt;/RecNum&gt;&lt;DisplayText&gt;&lt;style face="superscript"&gt;1&lt;/style&gt;&lt;/DisplayText&gt;&lt;record&gt;&lt;rec-number&gt;10&lt;/rec-number&gt;&lt;foreign-keys&gt;&lt;key app="EN" db-id="d5e9t5vvjfdr22e2psdpfe9bwd2a52x0rx5a" timestamp="1605190792"&gt;10&lt;/key&gt;&lt;/foreign-keys&gt;&lt;ref-type name="Journal Article"&gt;17&lt;/ref-type&gt;&lt;contributors&gt;&lt;authors&gt;&lt;author&gt;Michel, N.&lt;/author&gt;&lt;author&gt;Fabiano, A. S.&lt;/author&gt;&lt;author&gt;Polidori, A.&lt;/author&gt;&lt;author&gt;Jack, R.&lt;/author&gt;&lt;author&gt;Pucci, B.&lt;/author&gt;&lt;/authors&gt;&lt;/contributors&gt;&lt;auth-address&gt;Laboratoire de Chimie Bioorganique et des Systemes Moleculaires Vectoriels, Faculte des Sciences, 33 Rue Louis Pasteur, 84000 Avignon, France.&lt;/auth-address&gt;&lt;titles&gt;&lt;title&gt;Determination of phase transition temperatures of lipids by light scattering&lt;/title&gt;&lt;secondary-title&gt;Chem Phys Lipids&lt;/secondary-title&gt;&lt;/titles&gt;&lt;periodical&gt;&lt;full-title&gt;Chem Phys Lipids&lt;/full-title&gt;&lt;/periodical&gt;&lt;pages&gt;11-9&lt;/pages&gt;&lt;volume&gt;139&lt;/volume&gt;&lt;number&gt;1&lt;/number&gt;&lt;edition&gt;2005/10/29&lt;/edition&gt;&lt;keywords&gt;&lt;keyword&gt;1,2-Dipalmitoylphosphatidylcholine/chemistry&lt;/keyword&gt;&lt;keyword&gt;Chemical Phenomena&lt;/keyword&gt;&lt;keyword&gt;Chemistry, Physical&lt;/keyword&gt;&lt;keyword&gt;In Vitro Techniques&lt;/keyword&gt;&lt;keyword&gt;Light&lt;/keyword&gt;&lt;keyword&gt;Lipids/*chemistry&lt;/keyword&gt;&lt;keyword&gt;Macromolecular Substances&lt;/keyword&gt;&lt;keyword&gt;Membranes, Artificial&lt;/keyword&gt;&lt;keyword&gt;Particle Size&lt;/keyword&gt;&lt;keyword&gt;Scattering, Radiation&lt;/keyword&gt;&lt;keyword&gt;Surface-Active Agents/chemistry&lt;/keyword&gt;&lt;keyword&gt;Thermodynamics&lt;/keyword&gt;&lt;/keywords&gt;&lt;dates&gt;&lt;year&gt;2006&lt;/year&gt;&lt;pub-dates&gt;&lt;date&gt;Jan&lt;/date&gt;&lt;/pub-dates&gt;&lt;/dates&gt;&lt;isbn&gt;0009-3084 (Print)&amp;#xD;0009-3084 (Linking)&lt;/isbn&gt;&lt;accession-num&gt;16253216&lt;/accession-num&gt;&lt;urls&gt;&lt;related-urls&gt;&lt;url&gt;https://www.ncbi.nlm.nih.gov/pubmed/16253216&lt;/url&gt;&lt;/related-urls&gt;&lt;/urls&gt;&lt;electronic-resource-num&gt;10.1016/j.chemphyslip.2005.09.003&lt;/electronic-resource-num&gt;&lt;/record&gt;&lt;/Cite&gt;&lt;/EndNote&gt;</w:instrText>
      </w:r>
      <w:r w:rsidR="0019320C">
        <w:fldChar w:fldCharType="separate"/>
      </w:r>
      <w:r w:rsidR="00DC38A8" w:rsidRPr="00DC38A8">
        <w:rPr>
          <w:noProof/>
          <w:vertAlign w:val="superscript"/>
        </w:rPr>
        <w:t>1</w:t>
      </w:r>
      <w:r w:rsidR="0019320C">
        <w:fldChar w:fldCharType="end"/>
      </w:r>
      <w:r w:rsidR="0019320C">
        <w:t xml:space="preserve"> and in this protocol</w:t>
      </w:r>
      <w:r w:rsidR="009446E2">
        <w:t>,</w:t>
      </w:r>
      <w:r w:rsidR="0019320C">
        <w:t xml:space="preserve"> this method will be validated as a routine step </w:t>
      </w:r>
      <w:r w:rsidR="009446E2">
        <w:t>in</w:t>
      </w:r>
      <w:r w:rsidR="0019320C">
        <w:t xml:space="preserve"> the pharmacokinetic profiling of chemical entities, such drugs. Thus, representative results of </w:t>
      </w:r>
      <w:r w:rsidR="007342BD">
        <w:t>one</w:t>
      </w:r>
      <w:r w:rsidR="0019320C">
        <w:t xml:space="preserve"> very-well characterized lipid –dimyristoylphosphatidylcholine (DMPC) </w:t>
      </w:r>
      <w:r w:rsidR="007342BD">
        <w:t xml:space="preserve">– </w:t>
      </w:r>
      <w:r w:rsidR="0019320C">
        <w:t>w</w:t>
      </w:r>
      <w:r w:rsidR="007342BD">
        <w:t xml:space="preserve">as </w:t>
      </w:r>
      <w:r w:rsidR="0019320C">
        <w:t>analyzed by the proposed method and compared with literature. Also, the same lipid systems were analyzed in the presence of several model drugs</w:t>
      </w:r>
      <w:r w:rsidR="00AD653E">
        <w:t xml:space="preserve"> – caffeine (CF), diclofenac (DCF), resveratrol (RSV) and acyclovir (ACV) – </w:t>
      </w:r>
      <w:r w:rsidR="0019320C">
        <w:t>and</w:t>
      </w:r>
      <w:r w:rsidR="00AD653E">
        <w:t xml:space="preserve"> </w:t>
      </w:r>
      <w:r w:rsidR="0019320C">
        <w:t xml:space="preserve">the results </w:t>
      </w:r>
      <w:r w:rsidR="00593CFE" w:rsidRPr="00593CFE">
        <w:t xml:space="preserve">were compared to what </w:t>
      </w:r>
      <w:r w:rsidR="009446E2">
        <w:t>were</w:t>
      </w:r>
      <w:r w:rsidR="00593CFE" w:rsidRPr="00593CFE">
        <w:t xml:space="preserve"> previously published</w:t>
      </w:r>
      <w:r w:rsidR="00593CFE">
        <w:t xml:space="preserve"> in literature</w:t>
      </w:r>
      <w:r w:rsidR="0019320C">
        <w:t xml:space="preserve">. </w:t>
      </w:r>
    </w:p>
    <w:bookmarkEnd w:id="3"/>
    <w:p w14:paraId="48BA6B0A" w14:textId="77777777" w:rsidR="006E4797" w:rsidRDefault="006E4797" w:rsidP="00F05F43">
      <w:pPr>
        <w:rPr>
          <w:b/>
        </w:rPr>
      </w:pPr>
    </w:p>
    <w:p w14:paraId="32A92E82" w14:textId="46D9FA63" w:rsidR="006E4797" w:rsidRDefault="00551D82" w:rsidP="00F05F43">
      <w:pPr>
        <w:rPr>
          <w:color w:val="808080"/>
        </w:rPr>
      </w:pPr>
      <w:r>
        <w:rPr>
          <w:b/>
        </w:rPr>
        <w:t>PROTOCOL:</w:t>
      </w:r>
      <w:r>
        <w:t xml:space="preserve"> </w:t>
      </w:r>
    </w:p>
    <w:p w14:paraId="391E3990" w14:textId="77777777" w:rsidR="000C7E32" w:rsidRDefault="000C7E32" w:rsidP="00F05F43">
      <w:pPr>
        <w:rPr>
          <w:color w:val="808080"/>
        </w:rPr>
      </w:pPr>
    </w:p>
    <w:p w14:paraId="0E76A1E8" w14:textId="37193138" w:rsidR="004C3189" w:rsidRDefault="004C3189" w:rsidP="00F05F43">
      <w:pPr>
        <w:pStyle w:val="ListParagraph"/>
        <w:numPr>
          <w:ilvl w:val="0"/>
          <w:numId w:val="23"/>
        </w:numPr>
        <w:ind w:left="0" w:firstLine="0"/>
        <w:rPr>
          <w:b/>
          <w:bCs/>
        </w:rPr>
      </w:pPr>
      <w:r w:rsidRPr="0077550A">
        <w:rPr>
          <w:b/>
          <w:bCs/>
        </w:rPr>
        <w:t>Preparation of the lipid systems</w:t>
      </w:r>
    </w:p>
    <w:p w14:paraId="5C8205A3" w14:textId="77777777" w:rsidR="009446E2" w:rsidRDefault="009446E2" w:rsidP="009446E2">
      <w:pPr>
        <w:pStyle w:val="ListParagraph"/>
        <w:ind w:left="0"/>
        <w:rPr>
          <w:b/>
          <w:bCs/>
        </w:rPr>
      </w:pPr>
    </w:p>
    <w:p w14:paraId="234C3B14" w14:textId="47572D41" w:rsidR="004C3189" w:rsidRDefault="00593CFE" w:rsidP="00F05F43">
      <w:pPr>
        <w:pStyle w:val="ListParagraph"/>
        <w:numPr>
          <w:ilvl w:val="1"/>
          <w:numId w:val="23"/>
        </w:numPr>
        <w:pBdr>
          <w:top w:val="nil"/>
          <w:left w:val="nil"/>
          <w:bottom w:val="nil"/>
          <w:right w:val="nil"/>
          <w:between w:val="nil"/>
        </w:pBdr>
        <w:ind w:left="0" w:firstLine="0"/>
        <w:rPr>
          <w:bCs/>
          <w:color w:val="000000"/>
        </w:rPr>
      </w:pPr>
      <w:r>
        <w:rPr>
          <w:bCs/>
          <w:color w:val="000000"/>
        </w:rPr>
        <w:t>I</w:t>
      </w:r>
      <w:r w:rsidRPr="00593CFE">
        <w:rPr>
          <w:bCs/>
          <w:color w:val="000000"/>
        </w:rPr>
        <w:t>n a volumetric flask of 25.00 mL, dissolve 338.97 mg of DMPC powder in an organic solvent (</w:t>
      </w:r>
      <w:r w:rsidR="009446E2">
        <w:rPr>
          <w:bCs/>
          <w:color w:val="000000"/>
        </w:rPr>
        <w:t xml:space="preserve">e.g., </w:t>
      </w:r>
      <w:r w:rsidRPr="00593CFE">
        <w:rPr>
          <w:bCs/>
          <w:color w:val="000000"/>
        </w:rPr>
        <w:t>ethanol absolute HPLC grade) to achieve a final concentration of 2.00</w:t>
      </w:r>
      <w:r w:rsidR="009446E2">
        <w:rPr>
          <w:bCs/>
          <w:color w:val="000000"/>
        </w:rPr>
        <w:t xml:space="preserve"> </w:t>
      </w:r>
      <w:r w:rsidRPr="00593CFE">
        <w:rPr>
          <w:bCs/>
          <w:color w:val="000000"/>
        </w:rPr>
        <w:t>x</w:t>
      </w:r>
      <w:r w:rsidR="009446E2">
        <w:rPr>
          <w:bCs/>
          <w:color w:val="000000"/>
        </w:rPr>
        <w:t xml:space="preserve"> </w:t>
      </w:r>
      <w:r w:rsidRPr="00593CFE">
        <w:rPr>
          <w:bCs/>
          <w:color w:val="000000"/>
        </w:rPr>
        <w:t>10</w:t>
      </w:r>
      <w:r w:rsidRPr="0040110D">
        <w:rPr>
          <w:bCs/>
          <w:color w:val="000000"/>
          <w:vertAlign w:val="superscript"/>
        </w:rPr>
        <w:t>-2</w:t>
      </w:r>
      <w:r>
        <w:rPr>
          <w:bCs/>
          <w:color w:val="000000"/>
        </w:rPr>
        <w:t xml:space="preserve"> </w:t>
      </w:r>
      <w:r w:rsidRPr="00593CFE">
        <w:rPr>
          <w:bCs/>
          <w:color w:val="000000"/>
        </w:rPr>
        <w:t>M.</w:t>
      </w:r>
      <w:r>
        <w:rPr>
          <w:bCs/>
          <w:color w:val="000000"/>
        </w:rPr>
        <w:t xml:space="preserve"> </w:t>
      </w:r>
    </w:p>
    <w:p w14:paraId="40A3348D" w14:textId="77777777" w:rsidR="009446E2" w:rsidRDefault="009446E2" w:rsidP="009446E2">
      <w:pPr>
        <w:pStyle w:val="ListParagraph"/>
        <w:pBdr>
          <w:top w:val="nil"/>
          <w:left w:val="nil"/>
          <w:bottom w:val="nil"/>
          <w:right w:val="nil"/>
          <w:between w:val="nil"/>
        </w:pBdr>
        <w:ind w:left="0"/>
        <w:rPr>
          <w:bCs/>
          <w:color w:val="000000"/>
        </w:rPr>
      </w:pPr>
    </w:p>
    <w:p w14:paraId="678C1322" w14:textId="37BCA915" w:rsidR="009C47AE" w:rsidRDefault="009C47AE" w:rsidP="00F05F43">
      <w:pPr>
        <w:pStyle w:val="ListParagraph"/>
        <w:pBdr>
          <w:top w:val="nil"/>
          <w:left w:val="nil"/>
          <w:bottom w:val="nil"/>
          <w:right w:val="nil"/>
          <w:between w:val="nil"/>
        </w:pBdr>
        <w:ind w:left="0"/>
        <w:rPr>
          <w:bCs/>
          <w:color w:val="000000"/>
        </w:rPr>
      </w:pPr>
      <w:r w:rsidRPr="009C47AE">
        <w:rPr>
          <w:bCs/>
          <w:color w:val="000000"/>
        </w:rPr>
        <w:t>NOTE: Chloroform can be also used instead of ethanol absolute.</w:t>
      </w:r>
    </w:p>
    <w:p w14:paraId="5BAF4E10" w14:textId="77777777" w:rsidR="009446E2" w:rsidRPr="0040110D" w:rsidRDefault="009446E2" w:rsidP="00F05F43">
      <w:pPr>
        <w:pStyle w:val="ListParagraph"/>
        <w:pBdr>
          <w:top w:val="nil"/>
          <w:left w:val="nil"/>
          <w:bottom w:val="nil"/>
          <w:right w:val="nil"/>
          <w:between w:val="nil"/>
        </w:pBdr>
        <w:ind w:left="0"/>
        <w:rPr>
          <w:bCs/>
          <w:color w:val="000000"/>
        </w:rPr>
      </w:pPr>
    </w:p>
    <w:p w14:paraId="0FD82251" w14:textId="26C50066" w:rsidR="009C47AE" w:rsidRDefault="009C47AE" w:rsidP="00F05F43">
      <w:pPr>
        <w:pStyle w:val="ListParagraph"/>
        <w:numPr>
          <w:ilvl w:val="1"/>
          <w:numId w:val="23"/>
        </w:numPr>
        <w:pBdr>
          <w:top w:val="nil"/>
          <w:left w:val="nil"/>
          <w:bottom w:val="nil"/>
          <w:right w:val="nil"/>
          <w:between w:val="nil"/>
        </w:pBdr>
        <w:ind w:left="0" w:firstLine="0"/>
        <w:rPr>
          <w:bCs/>
          <w:color w:val="000000"/>
        </w:rPr>
      </w:pPr>
      <w:r>
        <w:rPr>
          <w:bCs/>
          <w:color w:val="000000"/>
        </w:rPr>
        <w:t xml:space="preserve"> Transfer an adequate portion of the stock solution obtained in the step 1.1 to a round </w:t>
      </w:r>
      <w:r w:rsidR="009446E2">
        <w:rPr>
          <w:bCs/>
          <w:color w:val="000000"/>
        </w:rPr>
        <w:t xml:space="preserve">bottom </w:t>
      </w:r>
      <w:r>
        <w:rPr>
          <w:bCs/>
          <w:color w:val="000000"/>
        </w:rPr>
        <w:t>glass flask. For example, to obtain a LUVs final concentration of 1.00</w:t>
      </w:r>
      <w:r w:rsidR="009446E2">
        <w:rPr>
          <w:bCs/>
          <w:color w:val="000000"/>
        </w:rPr>
        <w:t xml:space="preserve"> </w:t>
      </w:r>
      <w:r>
        <w:rPr>
          <w:bCs/>
          <w:color w:val="000000"/>
        </w:rPr>
        <w:t>x</w:t>
      </w:r>
      <w:r w:rsidR="009446E2">
        <w:rPr>
          <w:bCs/>
          <w:color w:val="000000"/>
        </w:rPr>
        <w:t xml:space="preserve"> </w:t>
      </w:r>
      <w:r>
        <w:rPr>
          <w:bCs/>
          <w:color w:val="000000"/>
        </w:rPr>
        <w:t>10</w:t>
      </w:r>
      <w:r w:rsidRPr="0040110D">
        <w:rPr>
          <w:bCs/>
          <w:color w:val="000000"/>
          <w:vertAlign w:val="superscript"/>
        </w:rPr>
        <w:t>-2</w:t>
      </w:r>
      <w:r>
        <w:rPr>
          <w:bCs/>
          <w:color w:val="000000"/>
          <w:vertAlign w:val="superscript"/>
        </w:rPr>
        <w:t xml:space="preserve"> </w:t>
      </w:r>
      <w:r>
        <w:rPr>
          <w:bCs/>
          <w:color w:val="000000"/>
        </w:rPr>
        <w:t xml:space="preserve">M in 5 mL of </w:t>
      </w:r>
      <w:r>
        <w:rPr>
          <w:bCs/>
          <w:color w:val="000000"/>
        </w:rPr>
        <w:lastRenderedPageBreak/>
        <w:t xml:space="preserve">buffer solution, </w:t>
      </w:r>
      <w:r w:rsidR="009446E2">
        <w:rPr>
          <w:bCs/>
          <w:color w:val="000000"/>
        </w:rPr>
        <w:t xml:space="preserve">transfer </w:t>
      </w:r>
      <w:r>
        <w:rPr>
          <w:bCs/>
          <w:color w:val="000000"/>
        </w:rPr>
        <w:t xml:space="preserve">2.5 mL to the round glass flask. </w:t>
      </w:r>
    </w:p>
    <w:p w14:paraId="6CEAE793" w14:textId="77777777" w:rsidR="009446E2" w:rsidRDefault="009446E2" w:rsidP="009446E2">
      <w:pPr>
        <w:pStyle w:val="ListParagraph"/>
        <w:pBdr>
          <w:top w:val="nil"/>
          <w:left w:val="nil"/>
          <w:bottom w:val="nil"/>
          <w:right w:val="nil"/>
          <w:between w:val="nil"/>
        </w:pBdr>
        <w:ind w:left="0"/>
        <w:rPr>
          <w:bCs/>
          <w:color w:val="000000"/>
        </w:rPr>
      </w:pPr>
    </w:p>
    <w:p w14:paraId="6E8817B1" w14:textId="2E5FAFBF" w:rsidR="0077550A" w:rsidRDefault="006B6F60" w:rsidP="00F05F43">
      <w:pPr>
        <w:pStyle w:val="ListParagraph"/>
        <w:numPr>
          <w:ilvl w:val="1"/>
          <w:numId w:val="23"/>
        </w:numPr>
        <w:pBdr>
          <w:top w:val="nil"/>
          <w:left w:val="nil"/>
          <w:bottom w:val="nil"/>
          <w:right w:val="nil"/>
          <w:between w:val="nil"/>
        </w:pBdr>
        <w:ind w:left="0" w:firstLine="0"/>
        <w:rPr>
          <w:bCs/>
          <w:color w:val="000000"/>
        </w:rPr>
      </w:pPr>
      <w:r>
        <w:rPr>
          <w:bCs/>
          <w:color w:val="000000"/>
        </w:rPr>
        <w:t xml:space="preserve">Evaporate the organic solvent under a nitrogen flow and </w:t>
      </w:r>
      <w:r w:rsidR="00593CFE">
        <w:rPr>
          <w:bCs/>
          <w:color w:val="000000"/>
        </w:rPr>
        <w:t>constant</w:t>
      </w:r>
      <w:r>
        <w:rPr>
          <w:bCs/>
          <w:color w:val="000000"/>
        </w:rPr>
        <w:t xml:space="preserve"> flask rotation to promote </w:t>
      </w:r>
      <w:r w:rsidR="000B2972" w:rsidRPr="0077550A">
        <w:rPr>
          <w:bCs/>
          <w:color w:val="000000"/>
        </w:rPr>
        <w:t>the formation of a thin-lipid film on the bottom of a glass flask</w:t>
      </w:r>
      <w:r>
        <w:rPr>
          <w:bCs/>
          <w:color w:val="000000"/>
        </w:rPr>
        <w:t>.</w:t>
      </w:r>
    </w:p>
    <w:p w14:paraId="27E600C3" w14:textId="77777777" w:rsidR="009446E2" w:rsidRDefault="009446E2" w:rsidP="009446E2">
      <w:pPr>
        <w:pStyle w:val="ListParagraph"/>
        <w:pBdr>
          <w:top w:val="nil"/>
          <w:left w:val="nil"/>
          <w:bottom w:val="nil"/>
          <w:right w:val="nil"/>
          <w:between w:val="nil"/>
        </w:pBdr>
        <w:ind w:left="0"/>
        <w:rPr>
          <w:bCs/>
          <w:color w:val="000000"/>
        </w:rPr>
      </w:pPr>
    </w:p>
    <w:p w14:paraId="4557A38C" w14:textId="73DEC975" w:rsidR="0077550A" w:rsidRDefault="006B6F60" w:rsidP="00F05F43">
      <w:pPr>
        <w:pStyle w:val="ListParagraph"/>
        <w:numPr>
          <w:ilvl w:val="1"/>
          <w:numId w:val="23"/>
        </w:numPr>
        <w:pBdr>
          <w:top w:val="nil"/>
          <w:left w:val="nil"/>
          <w:bottom w:val="nil"/>
          <w:right w:val="nil"/>
          <w:between w:val="nil"/>
        </w:pBdr>
        <w:ind w:left="0" w:firstLine="0"/>
        <w:rPr>
          <w:bCs/>
          <w:color w:val="000000"/>
        </w:rPr>
      </w:pPr>
      <w:r>
        <w:rPr>
          <w:bCs/>
          <w:color w:val="000000"/>
        </w:rPr>
        <w:t>Hydrate t</w:t>
      </w:r>
      <w:r w:rsidR="000B2972" w:rsidRPr="0077550A">
        <w:rPr>
          <w:bCs/>
          <w:color w:val="000000"/>
        </w:rPr>
        <w:t xml:space="preserve">he </w:t>
      </w:r>
      <w:r w:rsidRPr="0077550A">
        <w:rPr>
          <w:bCs/>
          <w:color w:val="000000"/>
        </w:rPr>
        <w:t>dr</w:t>
      </w:r>
      <w:r>
        <w:rPr>
          <w:bCs/>
          <w:color w:val="000000"/>
        </w:rPr>
        <w:t>ied</w:t>
      </w:r>
      <w:r w:rsidRPr="0077550A">
        <w:rPr>
          <w:bCs/>
          <w:color w:val="000000"/>
        </w:rPr>
        <w:t xml:space="preserve"> </w:t>
      </w:r>
      <w:r w:rsidR="000B2972" w:rsidRPr="0077550A">
        <w:rPr>
          <w:bCs/>
          <w:color w:val="000000"/>
        </w:rPr>
        <w:t>lipid films with an adequate quantity of aqueous solution (</w:t>
      </w:r>
      <w:r w:rsidR="00B94F9E" w:rsidRPr="00B94F9E">
        <w:rPr>
          <w:bCs/>
          <w:color w:val="000000"/>
        </w:rPr>
        <w:t>Tris Buffer, 100 mM</w:t>
      </w:r>
      <w:r w:rsidR="00B94F9E">
        <w:rPr>
          <w:bCs/>
          <w:color w:val="000000"/>
        </w:rPr>
        <w:t xml:space="preserve">, </w:t>
      </w:r>
      <w:r w:rsidR="000B2972" w:rsidRPr="0077550A">
        <w:rPr>
          <w:bCs/>
          <w:color w:val="000000"/>
        </w:rPr>
        <w:t xml:space="preserve">pH 7.4) pre-heated at a temperature above the main transition temperature of the lipid </w:t>
      </w:r>
      <w:r w:rsidR="00BA36F5">
        <w:rPr>
          <w:bCs/>
          <w:color w:val="000000"/>
        </w:rPr>
        <w:t>(</w:t>
      </w:r>
      <w:r w:rsidR="002660B8">
        <w:rPr>
          <w:bCs/>
          <w:color w:val="000000"/>
        </w:rPr>
        <w:t xml:space="preserve">for DMPC </w:t>
      </w:r>
      <w:r w:rsidR="00BA36F5">
        <w:rPr>
          <w:bCs/>
          <w:color w:val="000000"/>
        </w:rPr>
        <w:t xml:space="preserve">T&gt; 23 </w:t>
      </w:r>
      <w:r w:rsidR="00BA36F5">
        <w:rPr>
          <w:rFonts w:ascii="Times New Roman" w:hAnsi="Times New Roman" w:cs="Times New Roman"/>
          <w:bCs/>
          <w:color w:val="000000"/>
        </w:rPr>
        <w:t>°</w:t>
      </w:r>
      <w:r w:rsidR="00BA36F5">
        <w:rPr>
          <w:bCs/>
          <w:color w:val="000000"/>
        </w:rPr>
        <w:t xml:space="preserve">C) </w:t>
      </w:r>
      <w:r w:rsidR="000B2972" w:rsidRPr="0077550A">
        <w:rPr>
          <w:bCs/>
          <w:color w:val="000000"/>
        </w:rPr>
        <w:t>to achieve a final lipid concentration of 1.00</w:t>
      </w:r>
      <w:r w:rsidR="009446E2">
        <w:rPr>
          <w:bCs/>
          <w:color w:val="000000"/>
        </w:rPr>
        <w:t xml:space="preserve"> </w:t>
      </w:r>
      <w:r w:rsidR="000B2972" w:rsidRPr="0077550A">
        <w:rPr>
          <w:bCs/>
          <w:color w:val="000000"/>
        </w:rPr>
        <w:t>x</w:t>
      </w:r>
      <w:r w:rsidR="009446E2">
        <w:rPr>
          <w:bCs/>
          <w:color w:val="000000"/>
        </w:rPr>
        <w:t xml:space="preserve"> </w:t>
      </w:r>
      <w:r w:rsidR="000B2972" w:rsidRPr="0077550A">
        <w:rPr>
          <w:bCs/>
          <w:color w:val="000000"/>
        </w:rPr>
        <w:t>10</w:t>
      </w:r>
      <w:r w:rsidR="000B2972" w:rsidRPr="0077550A">
        <w:rPr>
          <w:bCs/>
          <w:color w:val="000000"/>
          <w:vertAlign w:val="superscript"/>
        </w:rPr>
        <w:t>-2</w:t>
      </w:r>
      <w:r w:rsidR="000B2972" w:rsidRPr="0077550A">
        <w:rPr>
          <w:bCs/>
          <w:color w:val="000000"/>
        </w:rPr>
        <w:t xml:space="preserve"> M.</w:t>
      </w:r>
    </w:p>
    <w:p w14:paraId="3D5A51A8" w14:textId="77777777" w:rsidR="009446E2" w:rsidRDefault="009446E2" w:rsidP="009446E2">
      <w:pPr>
        <w:pStyle w:val="ListParagraph"/>
        <w:pBdr>
          <w:top w:val="nil"/>
          <w:left w:val="nil"/>
          <w:bottom w:val="nil"/>
          <w:right w:val="nil"/>
          <w:between w:val="nil"/>
        </w:pBdr>
        <w:ind w:left="0"/>
        <w:rPr>
          <w:bCs/>
          <w:color w:val="000000"/>
        </w:rPr>
      </w:pPr>
    </w:p>
    <w:p w14:paraId="410B059E" w14:textId="6A288EE4" w:rsidR="0077550A" w:rsidRDefault="002660B8" w:rsidP="00F05F43">
      <w:pPr>
        <w:pStyle w:val="ListParagraph"/>
        <w:numPr>
          <w:ilvl w:val="1"/>
          <w:numId w:val="23"/>
        </w:numPr>
        <w:pBdr>
          <w:top w:val="nil"/>
          <w:left w:val="nil"/>
          <w:bottom w:val="nil"/>
          <w:right w:val="nil"/>
          <w:between w:val="nil"/>
        </w:pBdr>
        <w:ind w:left="0" w:firstLine="0"/>
        <w:rPr>
          <w:bCs/>
          <w:color w:val="000000"/>
        </w:rPr>
      </w:pPr>
      <w:r>
        <w:rPr>
          <w:bCs/>
          <w:color w:val="000000"/>
        </w:rPr>
        <w:t>Perform ten cycles of 1 min of vortex</w:t>
      </w:r>
      <w:r w:rsidR="00610317">
        <w:rPr>
          <w:bCs/>
          <w:color w:val="000000"/>
        </w:rPr>
        <w:t xml:space="preserve"> </w:t>
      </w:r>
      <w:r>
        <w:rPr>
          <w:bCs/>
          <w:color w:val="000000"/>
        </w:rPr>
        <w:t xml:space="preserve">and 1 min of heated bath </w:t>
      </w:r>
      <w:r w:rsidRPr="0077550A">
        <w:rPr>
          <w:bCs/>
          <w:color w:val="000000"/>
        </w:rPr>
        <w:t>at a temperature above the main phase transition</w:t>
      </w:r>
      <w:r>
        <w:rPr>
          <w:bCs/>
          <w:color w:val="000000"/>
        </w:rPr>
        <w:t>,</w:t>
      </w:r>
      <w:r w:rsidR="000B2972" w:rsidRPr="0077550A">
        <w:rPr>
          <w:bCs/>
          <w:color w:val="000000"/>
        </w:rPr>
        <w:t xml:space="preserve"> to promote the formation of multilamellar vesicles (MLVs). </w:t>
      </w:r>
    </w:p>
    <w:p w14:paraId="30FEAA67" w14:textId="77777777" w:rsidR="009446E2" w:rsidRDefault="009446E2" w:rsidP="009446E2">
      <w:pPr>
        <w:pStyle w:val="ListParagraph"/>
        <w:pBdr>
          <w:top w:val="nil"/>
          <w:left w:val="nil"/>
          <w:bottom w:val="nil"/>
          <w:right w:val="nil"/>
          <w:between w:val="nil"/>
        </w:pBdr>
        <w:ind w:left="0"/>
        <w:rPr>
          <w:bCs/>
          <w:color w:val="000000"/>
        </w:rPr>
      </w:pPr>
    </w:p>
    <w:p w14:paraId="581F5B3A" w14:textId="5CF916C3" w:rsidR="00593CFE" w:rsidRPr="0077550A" w:rsidRDefault="00593CFE" w:rsidP="009446E2">
      <w:pPr>
        <w:pStyle w:val="ListParagraph"/>
        <w:numPr>
          <w:ilvl w:val="1"/>
          <w:numId w:val="23"/>
        </w:numPr>
        <w:pBdr>
          <w:top w:val="nil"/>
          <w:left w:val="nil"/>
          <w:bottom w:val="nil"/>
          <w:right w:val="nil"/>
          <w:between w:val="nil"/>
        </w:pBdr>
        <w:ind w:left="0" w:firstLine="0"/>
        <w:rPr>
          <w:bCs/>
          <w:color w:val="000000"/>
        </w:rPr>
      </w:pPr>
      <w:r w:rsidRPr="00593CFE">
        <w:rPr>
          <w:bCs/>
          <w:color w:val="000000"/>
        </w:rPr>
        <w:t>Extrude the MLV suspension (Step 1.4) at controlled temperature (</w:t>
      </w:r>
      <w:r w:rsidRPr="00593CFE">
        <w:rPr>
          <w:bCs/>
          <w:i/>
          <w:iCs/>
          <w:color w:val="000000"/>
        </w:rPr>
        <w:t>T˃ T</w:t>
      </w:r>
      <w:r w:rsidRPr="00593CFE">
        <w:rPr>
          <w:bCs/>
          <w:i/>
          <w:iCs/>
          <w:color w:val="000000"/>
          <w:vertAlign w:val="subscript"/>
        </w:rPr>
        <w:t>m</w:t>
      </w:r>
      <w:r w:rsidRPr="00593CFE">
        <w:rPr>
          <w:bCs/>
          <w:color w:val="000000"/>
        </w:rPr>
        <w:t xml:space="preserve">) five times through polycarbonate filters with pore diameters of 400 nm, ten times through polycarbonate filters with pore diameters of 200 nm, and ten times through polycarbonate filters with pore diameters of 100 nm to obtain Large </w:t>
      </w:r>
      <w:proofErr w:type="spellStart"/>
      <w:r w:rsidRPr="00593CFE">
        <w:rPr>
          <w:bCs/>
          <w:color w:val="000000"/>
        </w:rPr>
        <w:t>Unilamellar</w:t>
      </w:r>
      <w:proofErr w:type="spellEnd"/>
      <w:r w:rsidRPr="00593CFE">
        <w:rPr>
          <w:bCs/>
          <w:color w:val="000000"/>
        </w:rPr>
        <w:t xml:space="preserve"> Vesicles (LUVs).</w:t>
      </w:r>
    </w:p>
    <w:p w14:paraId="15AD38AD" w14:textId="3163FB9F" w:rsidR="000C7E32" w:rsidRPr="00593CFE" w:rsidRDefault="000C7E32" w:rsidP="00F05F43">
      <w:pPr>
        <w:pStyle w:val="ListParagraph"/>
        <w:pBdr>
          <w:top w:val="nil"/>
          <w:left w:val="nil"/>
          <w:bottom w:val="nil"/>
          <w:right w:val="nil"/>
          <w:between w:val="nil"/>
        </w:pBdr>
        <w:ind w:left="0"/>
        <w:rPr>
          <w:bCs/>
          <w:color w:val="000000"/>
        </w:rPr>
      </w:pPr>
    </w:p>
    <w:p w14:paraId="63B8D422" w14:textId="122BFCAF" w:rsidR="000C7E32" w:rsidRDefault="000C7E32" w:rsidP="00F05F43">
      <w:pPr>
        <w:pStyle w:val="ListParagraph"/>
        <w:numPr>
          <w:ilvl w:val="0"/>
          <w:numId w:val="23"/>
        </w:numPr>
        <w:pBdr>
          <w:top w:val="nil"/>
          <w:left w:val="nil"/>
          <w:bottom w:val="nil"/>
          <w:right w:val="nil"/>
          <w:between w:val="nil"/>
        </w:pBdr>
        <w:ind w:left="0" w:firstLine="0"/>
        <w:rPr>
          <w:b/>
          <w:color w:val="000000"/>
        </w:rPr>
      </w:pPr>
      <w:r w:rsidRPr="0077550A">
        <w:rPr>
          <w:b/>
          <w:color w:val="000000"/>
        </w:rPr>
        <w:t>Sample</w:t>
      </w:r>
      <w:r w:rsidR="009446E2">
        <w:rPr>
          <w:b/>
          <w:color w:val="000000"/>
        </w:rPr>
        <w:t xml:space="preserve"> </w:t>
      </w:r>
      <w:r w:rsidRPr="0077550A">
        <w:rPr>
          <w:b/>
          <w:color w:val="000000"/>
        </w:rPr>
        <w:t>preparation</w:t>
      </w:r>
    </w:p>
    <w:p w14:paraId="2B524B44" w14:textId="77777777" w:rsidR="009446E2" w:rsidRPr="0077550A" w:rsidRDefault="009446E2" w:rsidP="009446E2">
      <w:pPr>
        <w:pStyle w:val="ListParagraph"/>
        <w:pBdr>
          <w:top w:val="nil"/>
          <w:left w:val="nil"/>
          <w:bottom w:val="nil"/>
          <w:right w:val="nil"/>
          <w:between w:val="nil"/>
        </w:pBdr>
        <w:ind w:left="0"/>
        <w:rPr>
          <w:b/>
          <w:color w:val="000000"/>
        </w:rPr>
      </w:pPr>
    </w:p>
    <w:p w14:paraId="1DAE46A2" w14:textId="14743581" w:rsidR="002660B8" w:rsidRDefault="002660B8" w:rsidP="00F05F43">
      <w:pPr>
        <w:pStyle w:val="ListParagraph"/>
        <w:numPr>
          <w:ilvl w:val="1"/>
          <w:numId w:val="23"/>
        </w:numPr>
        <w:pBdr>
          <w:top w:val="nil"/>
          <w:left w:val="nil"/>
          <w:bottom w:val="nil"/>
          <w:right w:val="nil"/>
          <w:between w:val="nil"/>
        </w:pBdr>
        <w:ind w:left="0" w:firstLine="0"/>
        <w:rPr>
          <w:bCs/>
          <w:color w:val="000000"/>
        </w:rPr>
      </w:pPr>
      <w:r>
        <w:rPr>
          <w:bCs/>
          <w:color w:val="000000"/>
        </w:rPr>
        <w:t xml:space="preserve">Prepare a drug stock solution by </w:t>
      </w:r>
      <w:r w:rsidR="00593CFE">
        <w:rPr>
          <w:bCs/>
          <w:color w:val="000000"/>
        </w:rPr>
        <w:t>dissolving</w:t>
      </w:r>
      <w:r>
        <w:rPr>
          <w:bCs/>
          <w:color w:val="000000"/>
        </w:rPr>
        <w:t xml:space="preserve"> the drug in an aqueous solution.</w:t>
      </w:r>
    </w:p>
    <w:p w14:paraId="49354F09" w14:textId="77777777" w:rsidR="009446E2" w:rsidRDefault="009446E2" w:rsidP="009446E2">
      <w:pPr>
        <w:pStyle w:val="ListParagraph"/>
        <w:pBdr>
          <w:top w:val="nil"/>
          <w:left w:val="nil"/>
          <w:bottom w:val="nil"/>
          <w:right w:val="nil"/>
          <w:between w:val="nil"/>
        </w:pBdr>
        <w:ind w:left="0"/>
        <w:rPr>
          <w:bCs/>
          <w:color w:val="000000"/>
        </w:rPr>
      </w:pPr>
    </w:p>
    <w:p w14:paraId="2DBDE923" w14:textId="2A1589F6" w:rsidR="002660B8" w:rsidRDefault="002660B8" w:rsidP="00F05F43">
      <w:pPr>
        <w:pStyle w:val="ListParagraph"/>
        <w:numPr>
          <w:ilvl w:val="1"/>
          <w:numId w:val="23"/>
        </w:numPr>
        <w:pBdr>
          <w:top w:val="nil"/>
          <w:left w:val="nil"/>
          <w:bottom w:val="nil"/>
          <w:right w:val="nil"/>
          <w:between w:val="nil"/>
        </w:pBdr>
        <w:ind w:left="0" w:firstLine="0"/>
        <w:rPr>
          <w:bCs/>
          <w:color w:val="000000"/>
        </w:rPr>
      </w:pPr>
      <w:bookmarkStart w:id="5" w:name="_Hlk67321562"/>
      <w:r>
        <w:rPr>
          <w:bCs/>
          <w:color w:val="000000"/>
        </w:rPr>
        <w:t xml:space="preserve">Prepare the samples by mixing adequate portions of LUVs suspension, </w:t>
      </w:r>
      <w:proofErr w:type="gramStart"/>
      <w:r w:rsidR="00305982" w:rsidRPr="00B94F9E">
        <w:rPr>
          <w:bCs/>
          <w:color w:val="000000"/>
        </w:rPr>
        <w:t>Tris</w:t>
      </w:r>
      <w:proofErr w:type="gramEnd"/>
      <w:r w:rsidR="00305982">
        <w:rPr>
          <w:bCs/>
          <w:color w:val="000000"/>
        </w:rPr>
        <w:t xml:space="preserve"> b</w:t>
      </w:r>
      <w:r w:rsidR="00305982" w:rsidRPr="00B94F9E">
        <w:rPr>
          <w:bCs/>
          <w:color w:val="000000"/>
        </w:rPr>
        <w:t>uffer</w:t>
      </w:r>
      <w:r w:rsidR="00305982">
        <w:rPr>
          <w:bCs/>
          <w:color w:val="000000"/>
        </w:rPr>
        <w:t xml:space="preserve"> solution (</w:t>
      </w:r>
      <w:r w:rsidR="00593CFE" w:rsidRPr="00B94F9E">
        <w:rPr>
          <w:bCs/>
          <w:color w:val="000000"/>
        </w:rPr>
        <w:t>100 mM</w:t>
      </w:r>
      <w:r w:rsidR="00593CFE">
        <w:rPr>
          <w:bCs/>
          <w:color w:val="000000"/>
        </w:rPr>
        <w:t xml:space="preserve">, </w:t>
      </w:r>
      <w:r w:rsidR="00593CFE" w:rsidRPr="0077550A">
        <w:rPr>
          <w:bCs/>
          <w:color w:val="000000"/>
        </w:rPr>
        <w:t>pH 7.4</w:t>
      </w:r>
      <w:r w:rsidR="00305982" w:rsidRPr="0077550A">
        <w:rPr>
          <w:bCs/>
          <w:color w:val="000000"/>
        </w:rPr>
        <w:t>)</w:t>
      </w:r>
      <w:r w:rsidR="00305982" w:rsidRPr="008050DD">
        <w:t xml:space="preserve"> </w:t>
      </w:r>
      <w:r>
        <w:rPr>
          <w:bCs/>
          <w:color w:val="000000"/>
        </w:rPr>
        <w:t>and drug solution accordingly to the desired final concentrations.</w:t>
      </w:r>
    </w:p>
    <w:p w14:paraId="175A6B0D" w14:textId="77777777" w:rsidR="009446E2" w:rsidRDefault="009446E2" w:rsidP="009446E2">
      <w:pPr>
        <w:pStyle w:val="ListParagraph"/>
        <w:pBdr>
          <w:top w:val="nil"/>
          <w:left w:val="nil"/>
          <w:bottom w:val="nil"/>
          <w:right w:val="nil"/>
          <w:between w:val="nil"/>
        </w:pBdr>
        <w:ind w:left="0"/>
        <w:rPr>
          <w:bCs/>
          <w:color w:val="000000"/>
        </w:rPr>
      </w:pPr>
    </w:p>
    <w:p w14:paraId="429CFE7C" w14:textId="0413C01F" w:rsidR="009446E2" w:rsidRDefault="002660B8" w:rsidP="00F05F43">
      <w:pPr>
        <w:pStyle w:val="ListParagraph"/>
        <w:pBdr>
          <w:top w:val="nil"/>
          <w:left w:val="nil"/>
          <w:bottom w:val="nil"/>
          <w:right w:val="nil"/>
          <w:between w:val="nil"/>
        </w:pBdr>
        <w:ind w:left="0"/>
        <w:rPr>
          <w:bCs/>
          <w:color w:val="000000"/>
        </w:rPr>
      </w:pPr>
      <w:r w:rsidRPr="0040110D">
        <w:rPr>
          <w:bCs/>
          <w:color w:val="000000"/>
          <w:lang w:val="en-GB"/>
        </w:rPr>
        <w:t>NOTE: Herein, a final concentration of</w:t>
      </w:r>
      <w:r>
        <w:rPr>
          <w:bCs/>
          <w:color w:val="000000"/>
          <w:lang w:val="en-GB"/>
        </w:rPr>
        <w:t xml:space="preserve"> liposomes of </w:t>
      </w:r>
      <w:r>
        <w:rPr>
          <w:bCs/>
          <w:color w:val="000000"/>
        </w:rPr>
        <w:t>5.00</w:t>
      </w:r>
      <w:r w:rsidR="009446E2">
        <w:rPr>
          <w:bCs/>
          <w:color w:val="000000"/>
        </w:rPr>
        <w:t xml:space="preserve"> </w:t>
      </w:r>
      <w:r>
        <w:rPr>
          <w:bCs/>
          <w:color w:val="000000"/>
        </w:rPr>
        <w:t>x</w:t>
      </w:r>
      <w:r w:rsidR="009446E2">
        <w:rPr>
          <w:bCs/>
          <w:color w:val="000000"/>
        </w:rPr>
        <w:t xml:space="preserve"> </w:t>
      </w:r>
      <w:r>
        <w:rPr>
          <w:bCs/>
          <w:color w:val="000000"/>
        </w:rPr>
        <w:t>10</w:t>
      </w:r>
      <w:r w:rsidRPr="0077550A">
        <w:rPr>
          <w:bCs/>
          <w:color w:val="000000"/>
          <w:vertAlign w:val="superscript"/>
        </w:rPr>
        <w:t>-4</w:t>
      </w:r>
      <w:r w:rsidR="009446E2">
        <w:rPr>
          <w:bCs/>
          <w:color w:val="000000"/>
          <w:vertAlign w:val="superscript"/>
        </w:rPr>
        <w:t xml:space="preserve"> </w:t>
      </w:r>
      <w:r w:rsidR="00593CFE" w:rsidRPr="0040110D">
        <w:rPr>
          <w:bCs/>
          <w:color w:val="000000"/>
        </w:rPr>
        <w:t>M</w:t>
      </w:r>
      <w:r>
        <w:rPr>
          <w:bCs/>
          <w:color w:val="000000"/>
          <w:vertAlign w:val="superscript"/>
        </w:rPr>
        <w:t xml:space="preserve"> </w:t>
      </w:r>
      <w:r>
        <w:rPr>
          <w:bCs/>
          <w:color w:val="000000"/>
        </w:rPr>
        <w:t xml:space="preserve">was used in the presence and absence of pre-established drug concentrations of 100 μM </w:t>
      </w:r>
      <w:r>
        <w:t>CF</w:t>
      </w:r>
      <w:r w:rsidR="00AD653E">
        <w:t xml:space="preserve"> and </w:t>
      </w:r>
      <w:r>
        <w:t xml:space="preserve">DCF, </w:t>
      </w:r>
      <w:r>
        <w:rPr>
          <w:bCs/>
          <w:color w:val="000000"/>
        </w:rPr>
        <w:t xml:space="preserve">150 μM of </w:t>
      </w:r>
      <w:r>
        <w:t xml:space="preserve">ACV, and </w:t>
      </w:r>
      <w:r>
        <w:rPr>
          <w:bCs/>
          <w:color w:val="000000"/>
        </w:rPr>
        <w:t xml:space="preserve">200 μM of </w:t>
      </w:r>
      <w:r>
        <w:t>RSV</w:t>
      </w:r>
      <w:r>
        <w:rPr>
          <w:bCs/>
          <w:color w:val="000000"/>
        </w:rPr>
        <w:t>.</w:t>
      </w:r>
      <w:r w:rsidR="00305982">
        <w:rPr>
          <w:bCs/>
          <w:color w:val="000000"/>
        </w:rPr>
        <w:t xml:space="preserve"> </w:t>
      </w:r>
      <w:r w:rsidR="009446E2">
        <w:rPr>
          <w:bCs/>
          <w:color w:val="000000"/>
        </w:rPr>
        <w:t xml:space="preserve"> </w:t>
      </w:r>
    </w:p>
    <w:p w14:paraId="16B2348E" w14:textId="77777777" w:rsidR="009446E2" w:rsidRPr="009446E2" w:rsidRDefault="009446E2" w:rsidP="00F05F43">
      <w:pPr>
        <w:pStyle w:val="ListParagraph"/>
        <w:pBdr>
          <w:top w:val="nil"/>
          <w:left w:val="nil"/>
          <w:bottom w:val="nil"/>
          <w:right w:val="nil"/>
          <w:between w:val="nil"/>
        </w:pBdr>
        <w:ind w:left="0"/>
        <w:rPr>
          <w:bCs/>
          <w:color w:val="000000"/>
        </w:rPr>
      </w:pPr>
    </w:p>
    <w:bookmarkEnd w:id="5"/>
    <w:p w14:paraId="6A309BE6" w14:textId="6B1B9320" w:rsidR="0077550A" w:rsidRDefault="009C47AE" w:rsidP="00F05F43">
      <w:pPr>
        <w:pStyle w:val="ListParagraph"/>
        <w:numPr>
          <w:ilvl w:val="1"/>
          <w:numId w:val="23"/>
        </w:numPr>
        <w:pBdr>
          <w:top w:val="nil"/>
          <w:left w:val="nil"/>
          <w:bottom w:val="nil"/>
          <w:right w:val="nil"/>
          <w:between w:val="nil"/>
        </w:pBdr>
        <w:ind w:left="0" w:firstLine="0"/>
        <w:rPr>
          <w:bCs/>
          <w:color w:val="000000"/>
        </w:rPr>
      </w:pPr>
      <w:r>
        <w:rPr>
          <w:bCs/>
          <w:color w:val="000000"/>
        </w:rPr>
        <w:t xml:space="preserve">Incubate </w:t>
      </w:r>
      <w:r w:rsidR="002660B8">
        <w:rPr>
          <w:bCs/>
          <w:color w:val="000000"/>
        </w:rPr>
        <w:t>t</w:t>
      </w:r>
      <w:r w:rsidR="000C7E32" w:rsidRPr="0077550A">
        <w:rPr>
          <w:bCs/>
          <w:color w:val="000000"/>
        </w:rPr>
        <w:t xml:space="preserve">he samples </w:t>
      </w:r>
      <w:r w:rsidR="002660B8">
        <w:rPr>
          <w:bCs/>
          <w:color w:val="000000"/>
        </w:rPr>
        <w:t>f</w:t>
      </w:r>
      <w:r w:rsidR="00697D7E" w:rsidRPr="0077550A">
        <w:rPr>
          <w:bCs/>
          <w:color w:val="000000"/>
        </w:rPr>
        <w:t xml:space="preserve">or 30 min </w:t>
      </w:r>
      <w:r w:rsidR="000C7E32" w:rsidRPr="0077550A">
        <w:rPr>
          <w:bCs/>
          <w:color w:val="000000"/>
        </w:rPr>
        <w:t xml:space="preserve">at </w:t>
      </w:r>
      <w:r w:rsidR="00593CFE">
        <w:rPr>
          <w:bCs/>
          <w:color w:val="000000"/>
        </w:rPr>
        <w:t xml:space="preserve">37 </w:t>
      </w:r>
      <w:r w:rsidR="00593CFE">
        <w:rPr>
          <w:rFonts w:ascii="Times New Roman" w:hAnsi="Times New Roman" w:cs="Times New Roman"/>
          <w:bCs/>
          <w:color w:val="000000"/>
        </w:rPr>
        <w:t>°</w:t>
      </w:r>
      <w:r w:rsidR="00593CFE">
        <w:rPr>
          <w:bCs/>
          <w:color w:val="000000"/>
        </w:rPr>
        <w:t>C (</w:t>
      </w:r>
      <w:r w:rsidR="001B698C" w:rsidRPr="0077550A">
        <w:rPr>
          <w:bCs/>
          <w:color w:val="000000"/>
        </w:rPr>
        <w:t xml:space="preserve">a temperature </w:t>
      </w:r>
      <w:r w:rsidR="00593CFE">
        <w:rPr>
          <w:bCs/>
          <w:color w:val="000000"/>
        </w:rPr>
        <w:t xml:space="preserve">chosen because it is </w:t>
      </w:r>
      <w:r w:rsidR="001B698C" w:rsidRPr="0077550A">
        <w:rPr>
          <w:bCs/>
          <w:color w:val="000000"/>
        </w:rPr>
        <w:t>above the main transition temperature of the lipid</w:t>
      </w:r>
      <w:r w:rsidR="001B698C" w:rsidRPr="0077550A" w:rsidDel="001B698C">
        <w:rPr>
          <w:bCs/>
          <w:color w:val="000000"/>
        </w:rPr>
        <w:t xml:space="preserve"> </w:t>
      </w:r>
      <w:r w:rsidR="001B698C">
        <w:rPr>
          <w:bCs/>
          <w:color w:val="000000"/>
        </w:rPr>
        <w:t xml:space="preserve">and to mimic </w:t>
      </w:r>
      <w:r w:rsidR="000C7E32" w:rsidRPr="0077550A">
        <w:rPr>
          <w:bCs/>
          <w:color w:val="000000"/>
        </w:rPr>
        <w:t>physiological conditions</w:t>
      </w:r>
      <w:r w:rsidR="00593CFE">
        <w:rPr>
          <w:bCs/>
          <w:color w:val="000000"/>
        </w:rPr>
        <w:t>)</w:t>
      </w:r>
      <w:r w:rsidR="002660B8">
        <w:rPr>
          <w:bCs/>
          <w:color w:val="000000"/>
        </w:rPr>
        <w:t>.</w:t>
      </w:r>
      <w:r w:rsidR="000C7E32" w:rsidRPr="0077550A">
        <w:rPr>
          <w:bCs/>
          <w:color w:val="000000"/>
        </w:rPr>
        <w:t xml:space="preserve"> </w:t>
      </w:r>
    </w:p>
    <w:p w14:paraId="1BE811DD" w14:textId="77777777" w:rsidR="009446E2" w:rsidRDefault="009446E2" w:rsidP="009446E2">
      <w:pPr>
        <w:pStyle w:val="ListParagraph"/>
        <w:pBdr>
          <w:top w:val="nil"/>
          <w:left w:val="nil"/>
          <w:bottom w:val="nil"/>
          <w:right w:val="nil"/>
          <w:between w:val="nil"/>
        </w:pBdr>
        <w:ind w:left="0"/>
        <w:rPr>
          <w:bCs/>
          <w:color w:val="000000"/>
        </w:rPr>
      </w:pPr>
    </w:p>
    <w:p w14:paraId="53A8FC7C" w14:textId="35C8F542" w:rsidR="000C7E32" w:rsidRPr="0077550A" w:rsidRDefault="00593CFE" w:rsidP="00F05F43">
      <w:pPr>
        <w:pStyle w:val="ListParagraph"/>
        <w:numPr>
          <w:ilvl w:val="1"/>
          <w:numId w:val="23"/>
        </w:numPr>
        <w:pBdr>
          <w:top w:val="nil"/>
          <w:left w:val="nil"/>
          <w:bottom w:val="nil"/>
          <w:right w:val="nil"/>
          <w:between w:val="nil"/>
        </w:pBdr>
        <w:ind w:left="0" w:firstLine="0"/>
        <w:rPr>
          <w:bCs/>
          <w:color w:val="000000"/>
        </w:rPr>
      </w:pPr>
      <w:r>
        <w:rPr>
          <w:bCs/>
          <w:color w:val="000000"/>
        </w:rPr>
        <w:t>Keep</w:t>
      </w:r>
      <w:r w:rsidR="00D41C95">
        <w:rPr>
          <w:bCs/>
          <w:color w:val="000000"/>
        </w:rPr>
        <w:t xml:space="preserve"> the samples </w:t>
      </w:r>
      <w:r>
        <w:rPr>
          <w:bCs/>
          <w:color w:val="000000"/>
        </w:rPr>
        <w:t>at low temperatures</w:t>
      </w:r>
      <w:r w:rsidR="00D41C95">
        <w:rPr>
          <w:bCs/>
          <w:color w:val="000000"/>
        </w:rPr>
        <w:t xml:space="preserve"> </w:t>
      </w:r>
      <w:r w:rsidR="004F15B7">
        <w:rPr>
          <w:bCs/>
          <w:color w:val="000000"/>
        </w:rPr>
        <w:t>(</w:t>
      </w:r>
      <w:r>
        <w:rPr>
          <w:bCs/>
          <w:color w:val="000000"/>
        </w:rPr>
        <w:t xml:space="preserve">in the refrigerator at </w:t>
      </w:r>
      <w:r w:rsidR="004F15B7">
        <w:rPr>
          <w:bCs/>
          <w:color w:val="000000"/>
        </w:rPr>
        <w:t>T</w:t>
      </w:r>
      <w:r w:rsidR="0066583C">
        <w:rPr>
          <w:bCs/>
          <w:color w:val="000000"/>
        </w:rPr>
        <w:t xml:space="preserve"> = 4</w:t>
      </w:r>
      <w:r w:rsidR="0066583C" w:rsidRPr="0077550A">
        <w:rPr>
          <w:bCs/>
          <w:color w:val="000000"/>
        </w:rPr>
        <w:t>°</w:t>
      </w:r>
      <w:r w:rsidR="00305982">
        <w:rPr>
          <w:bCs/>
          <w:color w:val="000000"/>
        </w:rPr>
        <w:t xml:space="preserve"> </w:t>
      </w:r>
      <w:r w:rsidR="0066583C" w:rsidRPr="0077550A">
        <w:rPr>
          <w:bCs/>
          <w:color w:val="000000"/>
        </w:rPr>
        <w:t>C</w:t>
      </w:r>
      <w:r w:rsidR="0066583C">
        <w:rPr>
          <w:bCs/>
          <w:color w:val="000000"/>
        </w:rPr>
        <w:t xml:space="preserve">) </w:t>
      </w:r>
      <w:r w:rsidR="009446E2">
        <w:rPr>
          <w:bCs/>
          <w:color w:val="000000"/>
        </w:rPr>
        <w:t>for</w:t>
      </w:r>
      <w:r w:rsidR="000C7E32" w:rsidRPr="0077550A">
        <w:rPr>
          <w:bCs/>
          <w:color w:val="000000"/>
        </w:rPr>
        <w:t xml:space="preserve"> least 24 h to promote the phospholipid organization in the crystal</w:t>
      </w:r>
      <w:r w:rsidR="0066583C">
        <w:rPr>
          <w:bCs/>
          <w:color w:val="000000"/>
        </w:rPr>
        <w:t>line</w:t>
      </w:r>
      <w:r w:rsidR="000C7E32" w:rsidRPr="0077550A">
        <w:rPr>
          <w:bCs/>
          <w:color w:val="000000"/>
        </w:rPr>
        <w:t xml:space="preserve"> </w:t>
      </w:r>
      <w:r w:rsidR="0046121D" w:rsidRPr="0077550A">
        <w:rPr>
          <w:bCs/>
          <w:color w:val="000000"/>
        </w:rPr>
        <w:t xml:space="preserve">sub-gel </w:t>
      </w:r>
      <w:r w:rsidR="000C7E32" w:rsidRPr="0077550A">
        <w:rPr>
          <w:bCs/>
          <w:color w:val="000000"/>
        </w:rPr>
        <w:t>phase</w:t>
      </w:r>
      <w:r w:rsidR="0077550A">
        <w:rPr>
          <w:bCs/>
          <w:color w:val="000000"/>
        </w:rPr>
        <w:t xml:space="preserve"> (if </w:t>
      </w:r>
      <w:r w:rsidR="00941252">
        <w:rPr>
          <w:bCs/>
          <w:color w:val="000000"/>
        </w:rPr>
        <w:t xml:space="preserve">it </w:t>
      </w:r>
      <w:r w:rsidR="0077550A">
        <w:rPr>
          <w:bCs/>
          <w:color w:val="000000"/>
        </w:rPr>
        <w:t xml:space="preserve">is intended to monitor the </w:t>
      </w:r>
      <w:r w:rsidR="000A0A46">
        <w:rPr>
          <w:bCs/>
          <w:color w:val="000000"/>
        </w:rPr>
        <w:t xml:space="preserve">transition </w:t>
      </w:r>
      <w:r w:rsidR="0077550A">
        <w:rPr>
          <w:bCs/>
          <w:color w:val="000000"/>
        </w:rPr>
        <w:t>temperature</w:t>
      </w:r>
      <w:r w:rsidR="000A0A46">
        <w:rPr>
          <w:bCs/>
          <w:color w:val="000000"/>
        </w:rPr>
        <w:t xml:space="preserve">s </w:t>
      </w:r>
      <w:r w:rsidR="00C36DA2">
        <w:rPr>
          <w:bCs/>
          <w:color w:val="000000"/>
        </w:rPr>
        <w:t>below</w:t>
      </w:r>
      <w:r w:rsidR="000A0A46">
        <w:rPr>
          <w:bCs/>
          <w:color w:val="000000"/>
        </w:rPr>
        <w:t xml:space="preserve"> the </w:t>
      </w:r>
      <w:r w:rsidR="000A0A46" w:rsidRPr="006B71DB">
        <w:rPr>
          <w:bCs/>
          <w:i/>
          <w:iCs/>
          <w:color w:val="000000"/>
        </w:rPr>
        <w:t>T</w:t>
      </w:r>
      <w:r w:rsidR="000A0A46" w:rsidRPr="006B71DB">
        <w:rPr>
          <w:bCs/>
          <w:i/>
          <w:iCs/>
          <w:color w:val="000000"/>
          <w:vertAlign w:val="subscript"/>
        </w:rPr>
        <w:t>m</w:t>
      </w:r>
      <w:r w:rsidR="0077550A">
        <w:rPr>
          <w:bCs/>
          <w:color w:val="000000"/>
        </w:rPr>
        <w:t xml:space="preserve">). </w:t>
      </w:r>
    </w:p>
    <w:p w14:paraId="26A52684" w14:textId="28C3690D" w:rsidR="0074482A" w:rsidRDefault="0074482A" w:rsidP="00F05F43">
      <w:pPr>
        <w:pBdr>
          <w:top w:val="nil"/>
          <w:left w:val="nil"/>
          <w:bottom w:val="nil"/>
          <w:right w:val="nil"/>
          <w:between w:val="nil"/>
        </w:pBdr>
        <w:rPr>
          <w:bCs/>
          <w:color w:val="000000"/>
        </w:rPr>
      </w:pPr>
    </w:p>
    <w:p w14:paraId="510155F2" w14:textId="2C3BE8F7" w:rsidR="00A67B76" w:rsidRPr="00544983" w:rsidRDefault="00A67B76" w:rsidP="00F05F43">
      <w:pPr>
        <w:pStyle w:val="ListParagraph"/>
        <w:numPr>
          <w:ilvl w:val="0"/>
          <w:numId w:val="23"/>
        </w:numPr>
        <w:pBdr>
          <w:top w:val="nil"/>
          <w:left w:val="nil"/>
          <w:bottom w:val="nil"/>
          <w:right w:val="nil"/>
          <w:between w:val="nil"/>
        </w:pBdr>
        <w:ind w:left="0" w:firstLine="0"/>
        <w:rPr>
          <w:b/>
          <w:color w:val="000000"/>
        </w:rPr>
      </w:pPr>
      <w:r w:rsidRPr="00544983">
        <w:rPr>
          <w:b/>
          <w:color w:val="000000"/>
        </w:rPr>
        <w:t xml:space="preserve">Adjust measurement configurations for the </w:t>
      </w:r>
      <w:proofErr w:type="gramStart"/>
      <w:r w:rsidRPr="00544983">
        <w:rPr>
          <w:b/>
          <w:color w:val="000000"/>
        </w:rPr>
        <w:t>sample</w:t>
      </w:r>
      <w:proofErr w:type="gramEnd"/>
    </w:p>
    <w:p w14:paraId="320FD605" w14:textId="24924E84" w:rsidR="00A67B76" w:rsidRDefault="00A67B76" w:rsidP="00F05F43">
      <w:pPr>
        <w:pBdr>
          <w:top w:val="nil"/>
          <w:left w:val="nil"/>
          <w:bottom w:val="nil"/>
          <w:right w:val="nil"/>
          <w:between w:val="nil"/>
        </w:pBdr>
        <w:rPr>
          <w:b/>
          <w:color w:val="000000"/>
        </w:rPr>
      </w:pPr>
    </w:p>
    <w:p w14:paraId="5E2A8599" w14:textId="7839D4DA" w:rsidR="00D41C95" w:rsidRDefault="00D41C95" w:rsidP="00F05F43">
      <w:pPr>
        <w:pStyle w:val="ListParagraph"/>
        <w:numPr>
          <w:ilvl w:val="1"/>
          <w:numId w:val="23"/>
        </w:numPr>
        <w:pBdr>
          <w:top w:val="nil"/>
          <w:left w:val="nil"/>
          <w:bottom w:val="nil"/>
          <w:right w:val="nil"/>
          <w:between w:val="nil"/>
        </w:pBdr>
        <w:ind w:left="0" w:firstLine="0"/>
        <w:rPr>
          <w:bCs/>
          <w:color w:val="000000"/>
        </w:rPr>
      </w:pPr>
      <w:r>
        <w:rPr>
          <w:bCs/>
          <w:color w:val="000000"/>
        </w:rPr>
        <w:t>Transfer 1 mL of t</w:t>
      </w:r>
      <w:r w:rsidR="00A67B76" w:rsidRPr="00FF50CF">
        <w:rPr>
          <w:bCs/>
          <w:color w:val="000000"/>
        </w:rPr>
        <w:t xml:space="preserve">he </w:t>
      </w:r>
      <w:r w:rsidR="00FF50CF">
        <w:rPr>
          <w:bCs/>
          <w:color w:val="000000"/>
        </w:rPr>
        <w:t xml:space="preserve">buffered </w:t>
      </w:r>
      <w:r w:rsidR="00882C4C">
        <w:rPr>
          <w:bCs/>
          <w:color w:val="000000"/>
        </w:rPr>
        <w:t>suspension</w:t>
      </w:r>
      <w:r w:rsidR="00882C4C" w:rsidRPr="00FF50CF">
        <w:rPr>
          <w:bCs/>
          <w:color w:val="000000"/>
        </w:rPr>
        <w:t xml:space="preserve"> </w:t>
      </w:r>
      <w:r w:rsidR="00A67B76" w:rsidRPr="00FF50CF">
        <w:rPr>
          <w:bCs/>
          <w:color w:val="000000"/>
        </w:rPr>
        <w:t>containing liposomes (in the presence or absence of a drug) to a disposable polystyrene cell</w:t>
      </w:r>
      <w:r>
        <w:rPr>
          <w:bCs/>
          <w:color w:val="000000"/>
        </w:rPr>
        <w:t>.</w:t>
      </w:r>
    </w:p>
    <w:p w14:paraId="5DA79CBD" w14:textId="77777777" w:rsidR="009446E2" w:rsidRDefault="009446E2" w:rsidP="009446E2">
      <w:pPr>
        <w:pStyle w:val="ListParagraph"/>
        <w:pBdr>
          <w:top w:val="nil"/>
          <w:left w:val="nil"/>
          <w:bottom w:val="nil"/>
          <w:right w:val="nil"/>
          <w:between w:val="nil"/>
        </w:pBdr>
        <w:ind w:left="0"/>
        <w:rPr>
          <w:bCs/>
          <w:color w:val="000000"/>
        </w:rPr>
      </w:pPr>
    </w:p>
    <w:p w14:paraId="13ADC745" w14:textId="57F6F366" w:rsidR="00FF50CF" w:rsidRDefault="00D41C95" w:rsidP="00F05F43">
      <w:pPr>
        <w:pStyle w:val="ListParagraph"/>
        <w:numPr>
          <w:ilvl w:val="1"/>
          <w:numId w:val="23"/>
        </w:numPr>
        <w:pBdr>
          <w:top w:val="nil"/>
          <w:left w:val="nil"/>
          <w:bottom w:val="nil"/>
          <w:right w:val="nil"/>
          <w:between w:val="nil"/>
        </w:pBdr>
        <w:ind w:left="0" w:firstLine="0"/>
        <w:rPr>
          <w:bCs/>
          <w:color w:val="000000"/>
        </w:rPr>
      </w:pPr>
      <w:r>
        <w:rPr>
          <w:bCs/>
          <w:color w:val="000000"/>
        </w:rPr>
        <w:t>Place the cell on the sample holder of the DLS equipment</w:t>
      </w:r>
      <w:r w:rsidR="00FF50CF">
        <w:rPr>
          <w:bCs/>
          <w:color w:val="000000"/>
        </w:rPr>
        <w:t>.</w:t>
      </w:r>
    </w:p>
    <w:p w14:paraId="37E4664C" w14:textId="77777777" w:rsidR="009446E2" w:rsidRDefault="009446E2" w:rsidP="009446E2">
      <w:pPr>
        <w:pStyle w:val="ListParagraph"/>
        <w:pBdr>
          <w:top w:val="nil"/>
          <w:left w:val="nil"/>
          <w:bottom w:val="nil"/>
          <w:right w:val="nil"/>
          <w:between w:val="nil"/>
        </w:pBdr>
        <w:ind w:left="0"/>
        <w:rPr>
          <w:bCs/>
          <w:color w:val="000000"/>
        </w:rPr>
      </w:pPr>
    </w:p>
    <w:p w14:paraId="537724B4" w14:textId="06F52C16" w:rsidR="00FF50CF" w:rsidRDefault="00D41C95" w:rsidP="00F05F43">
      <w:pPr>
        <w:pStyle w:val="ListParagraph"/>
        <w:numPr>
          <w:ilvl w:val="1"/>
          <w:numId w:val="23"/>
        </w:numPr>
        <w:pBdr>
          <w:top w:val="nil"/>
          <w:left w:val="nil"/>
          <w:bottom w:val="nil"/>
          <w:right w:val="nil"/>
          <w:between w:val="nil"/>
        </w:pBdr>
        <w:ind w:left="0" w:firstLine="0"/>
        <w:rPr>
          <w:bCs/>
          <w:color w:val="000000"/>
        </w:rPr>
      </w:pPr>
      <w:r>
        <w:rPr>
          <w:bCs/>
          <w:color w:val="000000"/>
        </w:rPr>
        <w:t>Perform a</w:t>
      </w:r>
      <w:r w:rsidR="00A67B76" w:rsidRPr="00FF50CF">
        <w:rPr>
          <w:bCs/>
          <w:color w:val="000000"/>
        </w:rPr>
        <w:t xml:space="preserve"> ‘Size’ measurement </w:t>
      </w:r>
      <w:r>
        <w:rPr>
          <w:bCs/>
          <w:color w:val="000000"/>
        </w:rPr>
        <w:t xml:space="preserve">to allow the </w:t>
      </w:r>
      <w:r w:rsidR="00A67B76" w:rsidRPr="00FF50CF">
        <w:rPr>
          <w:bCs/>
          <w:color w:val="000000"/>
        </w:rPr>
        <w:t xml:space="preserve">equipment </w:t>
      </w:r>
      <w:r>
        <w:rPr>
          <w:bCs/>
          <w:color w:val="000000"/>
        </w:rPr>
        <w:t xml:space="preserve">to </w:t>
      </w:r>
      <w:r w:rsidR="00C32FA2">
        <w:rPr>
          <w:bCs/>
          <w:color w:val="000000"/>
        </w:rPr>
        <w:t xml:space="preserve">automatically </w:t>
      </w:r>
      <w:r w:rsidR="00A67B76" w:rsidRPr="00FF50CF">
        <w:rPr>
          <w:bCs/>
          <w:color w:val="000000"/>
        </w:rPr>
        <w:t xml:space="preserve">optimize the measurement setting parameters: ‘Cell position’ and ‘Attenuator Value’. </w:t>
      </w:r>
    </w:p>
    <w:p w14:paraId="06A8EA63" w14:textId="77777777" w:rsidR="009446E2" w:rsidRDefault="009446E2" w:rsidP="009446E2">
      <w:pPr>
        <w:pStyle w:val="ListParagraph"/>
        <w:pBdr>
          <w:top w:val="nil"/>
          <w:left w:val="nil"/>
          <w:bottom w:val="nil"/>
          <w:right w:val="nil"/>
          <w:between w:val="nil"/>
        </w:pBdr>
        <w:ind w:left="0"/>
        <w:rPr>
          <w:bCs/>
          <w:color w:val="000000"/>
        </w:rPr>
      </w:pPr>
    </w:p>
    <w:p w14:paraId="1BDAE97C" w14:textId="07CBC8DA" w:rsidR="00A67B76" w:rsidRPr="00FF50CF" w:rsidRDefault="00DB3F3E" w:rsidP="00F05F43">
      <w:pPr>
        <w:pStyle w:val="ListParagraph"/>
        <w:numPr>
          <w:ilvl w:val="1"/>
          <w:numId w:val="23"/>
        </w:numPr>
        <w:pBdr>
          <w:top w:val="nil"/>
          <w:left w:val="nil"/>
          <w:bottom w:val="nil"/>
          <w:right w:val="nil"/>
          <w:between w:val="nil"/>
        </w:pBdr>
        <w:ind w:left="0" w:firstLine="0"/>
        <w:rPr>
          <w:bCs/>
          <w:color w:val="000000"/>
        </w:rPr>
      </w:pPr>
      <w:r>
        <w:rPr>
          <w:bCs/>
          <w:color w:val="000000"/>
        </w:rPr>
        <w:t>Take note of</w:t>
      </w:r>
      <w:r w:rsidR="00A67B76" w:rsidRPr="00FF50CF">
        <w:rPr>
          <w:bCs/>
          <w:color w:val="000000"/>
        </w:rPr>
        <w:t xml:space="preserve"> the</w:t>
      </w:r>
      <w:r w:rsidR="00D41C95">
        <w:rPr>
          <w:bCs/>
          <w:color w:val="000000"/>
        </w:rPr>
        <w:t xml:space="preserve"> optimal values for such parameter established be the equipment.</w:t>
      </w:r>
      <w:r w:rsidR="00610317">
        <w:rPr>
          <w:bCs/>
          <w:color w:val="000000"/>
        </w:rPr>
        <w:t xml:space="preserve"> </w:t>
      </w:r>
    </w:p>
    <w:p w14:paraId="4AD658D9" w14:textId="77777777" w:rsidR="00A67B76" w:rsidRDefault="00A67B76" w:rsidP="00F05F43">
      <w:pPr>
        <w:pBdr>
          <w:top w:val="nil"/>
          <w:left w:val="nil"/>
          <w:bottom w:val="nil"/>
          <w:right w:val="nil"/>
          <w:between w:val="nil"/>
        </w:pBdr>
        <w:rPr>
          <w:b/>
          <w:color w:val="000000"/>
        </w:rPr>
      </w:pPr>
    </w:p>
    <w:p w14:paraId="6BA1DC0E" w14:textId="5222C7D6" w:rsidR="0074482A" w:rsidRPr="00FF50CF" w:rsidRDefault="0074482A" w:rsidP="00F05F43">
      <w:pPr>
        <w:pStyle w:val="ListParagraph"/>
        <w:numPr>
          <w:ilvl w:val="0"/>
          <w:numId w:val="23"/>
        </w:numPr>
        <w:pBdr>
          <w:top w:val="nil"/>
          <w:left w:val="nil"/>
          <w:bottom w:val="nil"/>
          <w:right w:val="nil"/>
          <w:between w:val="nil"/>
        </w:pBdr>
        <w:ind w:left="0" w:firstLine="0"/>
        <w:rPr>
          <w:b/>
        </w:rPr>
      </w:pPr>
      <w:r w:rsidRPr="00FF50CF">
        <w:rPr>
          <w:b/>
        </w:rPr>
        <w:t xml:space="preserve">Setting up the </w:t>
      </w:r>
      <w:r w:rsidR="009446E2">
        <w:rPr>
          <w:b/>
        </w:rPr>
        <w:t>t</w:t>
      </w:r>
      <w:r w:rsidRPr="00FF50CF">
        <w:rPr>
          <w:b/>
        </w:rPr>
        <w:t>emperature trend standard operating procedure (SOP)</w:t>
      </w:r>
    </w:p>
    <w:p w14:paraId="319ECB10" w14:textId="33E0FCA1" w:rsidR="0074482A" w:rsidRDefault="0074482A" w:rsidP="00F05F43">
      <w:pPr>
        <w:pBdr>
          <w:top w:val="nil"/>
          <w:left w:val="nil"/>
          <w:bottom w:val="nil"/>
          <w:right w:val="nil"/>
          <w:between w:val="nil"/>
        </w:pBdr>
        <w:rPr>
          <w:b/>
        </w:rPr>
      </w:pPr>
    </w:p>
    <w:p w14:paraId="23429D21" w14:textId="531C90CB" w:rsidR="00923B4F" w:rsidRDefault="00D41C95" w:rsidP="00F05F43">
      <w:pPr>
        <w:pStyle w:val="ListParagraph"/>
        <w:numPr>
          <w:ilvl w:val="1"/>
          <w:numId w:val="23"/>
        </w:numPr>
        <w:pBdr>
          <w:top w:val="nil"/>
          <w:left w:val="nil"/>
          <w:bottom w:val="nil"/>
          <w:right w:val="nil"/>
          <w:between w:val="nil"/>
        </w:pBdr>
        <w:ind w:left="0" w:firstLine="0"/>
        <w:rPr>
          <w:bCs/>
          <w:color w:val="000000"/>
        </w:rPr>
      </w:pPr>
      <w:r>
        <w:rPr>
          <w:bCs/>
          <w:color w:val="000000"/>
        </w:rPr>
        <w:t>Configure a New SOP in the DLS equipment software (</w:t>
      </w:r>
      <w:r w:rsidR="00923B4F">
        <w:rPr>
          <w:bCs/>
          <w:color w:val="000000"/>
        </w:rPr>
        <w:t xml:space="preserve">menu </w:t>
      </w:r>
      <w:r w:rsidR="00923B4F" w:rsidRPr="009446E2">
        <w:rPr>
          <w:b/>
          <w:color w:val="000000"/>
        </w:rPr>
        <w:t>File</w:t>
      </w:r>
      <w:r w:rsidR="009F70EC">
        <w:rPr>
          <w:b/>
          <w:color w:val="000000"/>
        </w:rPr>
        <w:t xml:space="preserve"> </w:t>
      </w:r>
      <w:r w:rsidRPr="009446E2">
        <w:rPr>
          <w:b/>
          <w:color w:val="000000"/>
        </w:rPr>
        <w:t>→</w:t>
      </w:r>
      <w:r w:rsidR="009F70EC">
        <w:rPr>
          <w:b/>
          <w:color w:val="000000"/>
        </w:rPr>
        <w:t xml:space="preserve"> </w:t>
      </w:r>
      <w:r w:rsidR="00923B4F" w:rsidRPr="009446E2">
        <w:rPr>
          <w:b/>
          <w:color w:val="000000"/>
        </w:rPr>
        <w:t>New</w:t>
      </w:r>
      <w:r w:rsidR="00F53E54" w:rsidRPr="009446E2">
        <w:rPr>
          <w:b/>
          <w:color w:val="000000"/>
        </w:rPr>
        <w:t xml:space="preserve"> </w:t>
      </w:r>
      <w:r w:rsidR="00923B4F" w:rsidRPr="009446E2">
        <w:rPr>
          <w:b/>
          <w:color w:val="000000"/>
        </w:rPr>
        <w:t>→</w:t>
      </w:r>
      <w:r w:rsidR="00F53E54" w:rsidRPr="009446E2">
        <w:rPr>
          <w:b/>
          <w:color w:val="000000"/>
        </w:rPr>
        <w:t xml:space="preserve"> </w:t>
      </w:r>
      <w:r w:rsidR="00923B4F" w:rsidRPr="009446E2">
        <w:rPr>
          <w:b/>
          <w:color w:val="000000"/>
        </w:rPr>
        <w:t>SOP</w:t>
      </w:r>
      <w:r w:rsidR="00923B4F">
        <w:rPr>
          <w:bCs/>
          <w:color w:val="000000"/>
        </w:rPr>
        <w:t>)</w:t>
      </w:r>
      <w:r>
        <w:rPr>
          <w:bCs/>
          <w:color w:val="000000"/>
        </w:rPr>
        <w:t>.</w:t>
      </w:r>
      <w:r w:rsidR="00F53E54">
        <w:rPr>
          <w:bCs/>
          <w:color w:val="000000"/>
        </w:rPr>
        <w:t xml:space="preserve"> </w:t>
      </w:r>
    </w:p>
    <w:p w14:paraId="602FE331" w14:textId="77777777" w:rsidR="009446E2" w:rsidRDefault="009446E2" w:rsidP="009446E2">
      <w:pPr>
        <w:pStyle w:val="ListParagraph"/>
        <w:pBdr>
          <w:top w:val="nil"/>
          <w:left w:val="nil"/>
          <w:bottom w:val="nil"/>
          <w:right w:val="nil"/>
          <w:between w:val="nil"/>
        </w:pBdr>
        <w:ind w:left="0"/>
        <w:rPr>
          <w:bCs/>
          <w:color w:val="000000"/>
        </w:rPr>
      </w:pPr>
    </w:p>
    <w:p w14:paraId="397881C6" w14:textId="168B4796" w:rsidR="00F53E54" w:rsidRDefault="00621B56" w:rsidP="00F05F43">
      <w:pPr>
        <w:pStyle w:val="ListParagraph"/>
        <w:numPr>
          <w:ilvl w:val="1"/>
          <w:numId w:val="23"/>
        </w:numPr>
        <w:pBdr>
          <w:top w:val="nil"/>
          <w:left w:val="nil"/>
          <w:bottom w:val="nil"/>
          <w:right w:val="nil"/>
          <w:between w:val="nil"/>
        </w:pBdr>
        <w:ind w:left="0" w:firstLine="0"/>
        <w:rPr>
          <w:bCs/>
          <w:color w:val="000000"/>
        </w:rPr>
      </w:pPr>
      <w:r>
        <w:rPr>
          <w:bCs/>
          <w:color w:val="000000"/>
        </w:rPr>
        <w:t>Choose</w:t>
      </w:r>
      <w:r w:rsidR="00DD0FB1">
        <w:rPr>
          <w:bCs/>
          <w:color w:val="000000"/>
        </w:rPr>
        <w:t xml:space="preserve"> the</w:t>
      </w:r>
      <w:r>
        <w:rPr>
          <w:bCs/>
          <w:color w:val="000000"/>
        </w:rPr>
        <w:t xml:space="preserve"> </w:t>
      </w:r>
      <w:r w:rsidR="00DD0FB1">
        <w:rPr>
          <w:bCs/>
          <w:color w:val="000000"/>
        </w:rPr>
        <w:t xml:space="preserve">Size Temperature Trend </w:t>
      </w:r>
      <w:r>
        <w:rPr>
          <w:bCs/>
          <w:color w:val="000000"/>
        </w:rPr>
        <w:t xml:space="preserve">as </w:t>
      </w:r>
      <w:r w:rsidR="00F53E54">
        <w:rPr>
          <w:bCs/>
          <w:color w:val="000000"/>
        </w:rPr>
        <w:t>‘Measurement Type’ (</w:t>
      </w:r>
      <w:r w:rsidR="00F53E54" w:rsidRPr="009446E2">
        <w:rPr>
          <w:b/>
          <w:color w:val="000000"/>
        </w:rPr>
        <w:t xml:space="preserve">Trend → Temperature → </w:t>
      </w:r>
      <w:r w:rsidR="00F53E54" w:rsidRPr="009F70EC">
        <w:rPr>
          <w:b/>
          <w:color w:val="000000"/>
        </w:rPr>
        <w:t>Size</w:t>
      </w:r>
      <w:r w:rsidR="00F53E54">
        <w:rPr>
          <w:bCs/>
          <w:color w:val="000000"/>
        </w:rPr>
        <w:t>)</w:t>
      </w:r>
      <w:r w:rsidR="009446E2">
        <w:rPr>
          <w:bCs/>
          <w:color w:val="000000"/>
        </w:rPr>
        <w:t>.</w:t>
      </w:r>
    </w:p>
    <w:p w14:paraId="7845F2D2" w14:textId="77777777" w:rsidR="009446E2" w:rsidRDefault="009446E2" w:rsidP="009446E2">
      <w:pPr>
        <w:pStyle w:val="ListParagraph"/>
        <w:pBdr>
          <w:top w:val="nil"/>
          <w:left w:val="nil"/>
          <w:bottom w:val="nil"/>
          <w:right w:val="nil"/>
          <w:between w:val="nil"/>
        </w:pBdr>
        <w:ind w:left="0"/>
        <w:rPr>
          <w:bCs/>
          <w:color w:val="000000"/>
        </w:rPr>
      </w:pPr>
    </w:p>
    <w:p w14:paraId="2997F4EA" w14:textId="6ED91646" w:rsidR="00F53E54" w:rsidRDefault="00D25AF0" w:rsidP="00F05F43">
      <w:pPr>
        <w:pStyle w:val="ListParagraph"/>
        <w:numPr>
          <w:ilvl w:val="1"/>
          <w:numId w:val="23"/>
        </w:numPr>
        <w:pBdr>
          <w:top w:val="nil"/>
          <w:left w:val="nil"/>
          <w:bottom w:val="nil"/>
          <w:right w:val="nil"/>
          <w:between w:val="nil"/>
        </w:pBdr>
        <w:ind w:left="0" w:firstLine="0"/>
        <w:rPr>
          <w:bCs/>
          <w:color w:val="000000"/>
        </w:rPr>
      </w:pPr>
      <w:r>
        <w:rPr>
          <w:bCs/>
          <w:color w:val="000000"/>
        </w:rPr>
        <w:t xml:space="preserve">Fill </w:t>
      </w:r>
      <w:r w:rsidR="00F53E54">
        <w:rPr>
          <w:bCs/>
          <w:color w:val="000000"/>
        </w:rPr>
        <w:t xml:space="preserve">the ‘Sample’ </w:t>
      </w:r>
      <w:r w:rsidR="00DD0FB1">
        <w:rPr>
          <w:bCs/>
          <w:color w:val="000000"/>
        </w:rPr>
        <w:t>c</w:t>
      </w:r>
      <w:r w:rsidR="00F53E54">
        <w:rPr>
          <w:bCs/>
          <w:color w:val="000000"/>
        </w:rPr>
        <w:t>onfigurations</w:t>
      </w:r>
      <w:r>
        <w:rPr>
          <w:bCs/>
          <w:color w:val="000000"/>
        </w:rPr>
        <w:t xml:space="preserve"> (</w:t>
      </w:r>
      <w:r w:rsidR="00F53E54">
        <w:rPr>
          <w:bCs/>
          <w:color w:val="000000"/>
        </w:rPr>
        <w:t>‘Material’, ‘Dispersant’ and ‘Cell configurations’</w:t>
      </w:r>
      <w:r>
        <w:rPr>
          <w:bCs/>
          <w:color w:val="000000"/>
        </w:rPr>
        <w:t>)</w:t>
      </w:r>
      <w:r w:rsidR="00F53E54">
        <w:rPr>
          <w:bCs/>
          <w:color w:val="000000"/>
        </w:rPr>
        <w:t xml:space="preserve"> according </w:t>
      </w:r>
      <w:r w:rsidR="00DD0FB1">
        <w:rPr>
          <w:bCs/>
          <w:color w:val="000000"/>
        </w:rPr>
        <w:t xml:space="preserve">to </w:t>
      </w:r>
      <w:r w:rsidR="00F53E54">
        <w:rPr>
          <w:bCs/>
          <w:color w:val="000000"/>
        </w:rPr>
        <w:t>the experiment</w:t>
      </w:r>
      <w:r w:rsidR="00A9148D">
        <w:rPr>
          <w:bCs/>
          <w:color w:val="000000"/>
        </w:rPr>
        <w:t xml:space="preserve">. </w:t>
      </w:r>
      <w:r w:rsidR="00DD0FB1">
        <w:rPr>
          <w:bCs/>
          <w:color w:val="000000"/>
        </w:rPr>
        <w:t>Herein</w:t>
      </w:r>
      <w:r w:rsidR="00A9148D">
        <w:rPr>
          <w:bCs/>
          <w:color w:val="000000"/>
        </w:rPr>
        <w:t xml:space="preserve">, </w:t>
      </w:r>
      <w:r w:rsidR="00F53E54">
        <w:rPr>
          <w:bCs/>
          <w:color w:val="000000"/>
        </w:rPr>
        <w:t>polystyrene latex, water</w:t>
      </w:r>
      <w:r w:rsidR="009446E2">
        <w:rPr>
          <w:bCs/>
          <w:color w:val="000000"/>
        </w:rPr>
        <w:t>,</w:t>
      </w:r>
      <w:r w:rsidR="00F53E54">
        <w:rPr>
          <w:bCs/>
          <w:color w:val="000000"/>
        </w:rPr>
        <w:t xml:space="preserve"> and </w:t>
      </w:r>
      <w:r w:rsidR="009446E2">
        <w:rPr>
          <w:bCs/>
          <w:color w:val="000000"/>
        </w:rPr>
        <w:t xml:space="preserve">a </w:t>
      </w:r>
      <w:r w:rsidR="00F53E54">
        <w:rPr>
          <w:bCs/>
          <w:color w:val="000000"/>
        </w:rPr>
        <w:t xml:space="preserve">disposable cuvette, </w:t>
      </w:r>
      <w:r w:rsidR="00DD0FB1">
        <w:rPr>
          <w:bCs/>
          <w:color w:val="000000"/>
        </w:rPr>
        <w:t xml:space="preserve">were </w:t>
      </w:r>
      <w:r w:rsidR="00F53E54">
        <w:rPr>
          <w:bCs/>
          <w:color w:val="000000"/>
        </w:rPr>
        <w:t>respectively</w:t>
      </w:r>
      <w:r w:rsidR="00DD0FB1">
        <w:rPr>
          <w:bCs/>
          <w:color w:val="000000"/>
        </w:rPr>
        <w:t xml:space="preserve"> filled</w:t>
      </w:r>
      <w:r w:rsidR="00F53E54">
        <w:rPr>
          <w:bCs/>
          <w:color w:val="000000"/>
        </w:rPr>
        <w:t>.</w:t>
      </w:r>
    </w:p>
    <w:p w14:paraId="118E5214" w14:textId="77777777" w:rsidR="009446E2" w:rsidRDefault="009446E2" w:rsidP="009446E2">
      <w:pPr>
        <w:pStyle w:val="ListParagraph"/>
        <w:pBdr>
          <w:top w:val="nil"/>
          <w:left w:val="nil"/>
          <w:bottom w:val="nil"/>
          <w:right w:val="nil"/>
          <w:between w:val="nil"/>
        </w:pBdr>
        <w:ind w:left="0"/>
        <w:rPr>
          <w:bCs/>
          <w:color w:val="000000"/>
        </w:rPr>
      </w:pPr>
    </w:p>
    <w:p w14:paraId="703D5316" w14:textId="36302559" w:rsidR="00F53E54" w:rsidRDefault="00A9148D" w:rsidP="00F05F43">
      <w:pPr>
        <w:pStyle w:val="ListParagraph"/>
        <w:numPr>
          <w:ilvl w:val="1"/>
          <w:numId w:val="23"/>
        </w:numPr>
        <w:pBdr>
          <w:top w:val="nil"/>
          <w:left w:val="nil"/>
          <w:bottom w:val="nil"/>
          <w:right w:val="nil"/>
          <w:between w:val="nil"/>
        </w:pBdr>
        <w:ind w:left="0" w:firstLine="0"/>
        <w:rPr>
          <w:bCs/>
          <w:color w:val="000000"/>
        </w:rPr>
      </w:pPr>
      <w:r>
        <w:rPr>
          <w:bCs/>
          <w:color w:val="000000"/>
        </w:rPr>
        <w:t>Change configurations of t</w:t>
      </w:r>
      <w:r w:rsidR="00F7533D">
        <w:rPr>
          <w:bCs/>
          <w:color w:val="000000"/>
        </w:rPr>
        <w:t>he</w:t>
      </w:r>
      <w:r>
        <w:rPr>
          <w:bCs/>
          <w:color w:val="000000"/>
        </w:rPr>
        <w:t xml:space="preserve"> </w:t>
      </w:r>
      <w:r w:rsidR="00F53E54">
        <w:rPr>
          <w:bCs/>
          <w:color w:val="000000"/>
        </w:rPr>
        <w:t xml:space="preserve">‘Trend’ section according with the temperature range chosen. This choice depends on the </w:t>
      </w:r>
      <w:r w:rsidR="00F7533D">
        <w:rPr>
          <w:bCs/>
          <w:color w:val="000000"/>
        </w:rPr>
        <w:t xml:space="preserve">lipid </w:t>
      </w:r>
      <w:r w:rsidR="00F53E54">
        <w:rPr>
          <w:bCs/>
          <w:color w:val="000000"/>
        </w:rPr>
        <w:t>used and on its main phase transition temperature. For example</w:t>
      </w:r>
      <w:r w:rsidR="00593CFE">
        <w:rPr>
          <w:bCs/>
          <w:color w:val="000000"/>
        </w:rPr>
        <w:t xml:space="preserve">, in the case of </w:t>
      </w:r>
      <w:r w:rsidR="00F53E54">
        <w:rPr>
          <w:bCs/>
          <w:color w:val="000000"/>
        </w:rPr>
        <w:t>DMPC</w:t>
      </w:r>
      <w:r w:rsidR="00593CFE">
        <w:rPr>
          <w:bCs/>
          <w:color w:val="000000"/>
        </w:rPr>
        <w:t>,</w:t>
      </w:r>
      <w:r w:rsidR="00F53E54">
        <w:rPr>
          <w:bCs/>
          <w:color w:val="000000"/>
        </w:rPr>
        <w:t xml:space="preserve"> to </w:t>
      </w:r>
      <w:r w:rsidR="00593CFE">
        <w:rPr>
          <w:bCs/>
          <w:color w:val="000000"/>
        </w:rPr>
        <w:t xml:space="preserve">be able to evaluate </w:t>
      </w:r>
      <w:r w:rsidR="00F53E54">
        <w:rPr>
          <w:bCs/>
          <w:color w:val="000000"/>
        </w:rPr>
        <w:t xml:space="preserve">pre-transition and main transition </w:t>
      </w:r>
      <w:r w:rsidR="00593CFE">
        <w:rPr>
          <w:bCs/>
          <w:color w:val="000000"/>
        </w:rPr>
        <w:t xml:space="preserve">temperatures, </w:t>
      </w:r>
      <w:r w:rsidR="00F53E54">
        <w:rPr>
          <w:bCs/>
          <w:color w:val="000000"/>
        </w:rPr>
        <w:t xml:space="preserve">the range of temperatures should </w:t>
      </w:r>
      <w:r w:rsidR="00F3404B">
        <w:rPr>
          <w:bCs/>
          <w:color w:val="000000"/>
        </w:rPr>
        <w:t xml:space="preserve">vary </w:t>
      </w:r>
      <w:r w:rsidR="00275B86">
        <w:rPr>
          <w:bCs/>
          <w:color w:val="000000"/>
        </w:rPr>
        <w:t>from</w:t>
      </w:r>
      <w:r w:rsidR="00F53E54">
        <w:rPr>
          <w:bCs/>
          <w:color w:val="000000"/>
        </w:rPr>
        <w:t xml:space="preserve"> 10 °C to 40 °C</w:t>
      </w:r>
      <w:r w:rsidR="00275B86">
        <w:rPr>
          <w:bCs/>
          <w:color w:val="000000"/>
        </w:rPr>
        <w:t xml:space="preserve"> with temperature increments of 1 °C</w:t>
      </w:r>
      <w:r w:rsidR="00F21804">
        <w:rPr>
          <w:bCs/>
          <w:color w:val="000000"/>
        </w:rPr>
        <w:t>.</w:t>
      </w:r>
    </w:p>
    <w:p w14:paraId="701593FB" w14:textId="77777777" w:rsidR="009F70EC" w:rsidRDefault="009F70EC" w:rsidP="009F70EC">
      <w:pPr>
        <w:pStyle w:val="ListParagraph"/>
        <w:pBdr>
          <w:top w:val="nil"/>
          <w:left w:val="nil"/>
          <w:bottom w:val="nil"/>
          <w:right w:val="nil"/>
          <w:between w:val="nil"/>
        </w:pBdr>
        <w:ind w:left="0"/>
        <w:rPr>
          <w:bCs/>
          <w:color w:val="000000"/>
        </w:rPr>
      </w:pPr>
    </w:p>
    <w:p w14:paraId="26525932" w14:textId="3B71A26D" w:rsidR="00A37415" w:rsidRDefault="008E783A" w:rsidP="00F05F43">
      <w:pPr>
        <w:pStyle w:val="ListParagraph"/>
        <w:numPr>
          <w:ilvl w:val="1"/>
          <w:numId w:val="23"/>
        </w:numPr>
        <w:pBdr>
          <w:top w:val="nil"/>
          <w:left w:val="nil"/>
          <w:bottom w:val="nil"/>
          <w:right w:val="nil"/>
          <w:between w:val="nil"/>
        </w:pBdr>
        <w:ind w:left="0" w:firstLine="0"/>
        <w:rPr>
          <w:bCs/>
          <w:color w:val="000000"/>
        </w:rPr>
      </w:pPr>
      <w:r>
        <w:rPr>
          <w:bCs/>
          <w:color w:val="000000"/>
        </w:rPr>
        <w:t xml:space="preserve">Define </w:t>
      </w:r>
      <w:r w:rsidR="009F70EC">
        <w:rPr>
          <w:bCs/>
          <w:color w:val="000000"/>
        </w:rPr>
        <w:t>the</w:t>
      </w:r>
      <w:r w:rsidR="00275B86">
        <w:rPr>
          <w:bCs/>
          <w:color w:val="000000"/>
        </w:rPr>
        <w:t xml:space="preserve"> ‘Size measurement’ </w:t>
      </w:r>
      <w:r>
        <w:rPr>
          <w:bCs/>
          <w:color w:val="000000"/>
        </w:rPr>
        <w:t>section</w:t>
      </w:r>
      <w:r w:rsidR="00A37415">
        <w:rPr>
          <w:bCs/>
          <w:color w:val="000000"/>
        </w:rPr>
        <w:t>,</w:t>
      </w:r>
      <w:r>
        <w:rPr>
          <w:bCs/>
          <w:color w:val="000000"/>
        </w:rPr>
        <w:t xml:space="preserve"> </w:t>
      </w:r>
      <w:r w:rsidR="00275B86">
        <w:rPr>
          <w:bCs/>
          <w:color w:val="000000"/>
        </w:rPr>
        <w:t>300 seconds of equilibration time for each of the 5 measurements.</w:t>
      </w:r>
    </w:p>
    <w:p w14:paraId="0B230E5F" w14:textId="77777777" w:rsidR="009F70EC" w:rsidRDefault="009F70EC" w:rsidP="009F70EC">
      <w:pPr>
        <w:pStyle w:val="ListParagraph"/>
        <w:pBdr>
          <w:top w:val="nil"/>
          <w:left w:val="nil"/>
          <w:bottom w:val="nil"/>
          <w:right w:val="nil"/>
          <w:between w:val="nil"/>
        </w:pBdr>
        <w:ind w:left="0"/>
        <w:rPr>
          <w:bCs/>
          <w:color w:val="000000"/>
        </w:rPr>
      </w:pPr>
    </w:p>
    <w:p w14:paraId="61ACC484" w14:textId="22CFA8D2" w:rsidR="00275B86" w:rsidRDefault="00DD0FB1" w:rsidP="00F05F43">
      <w:pPr>
        <w:pStyle w:val="ListParagraph"/>
        <w:numPr>
          <w:ilvl w:val="1"/>
          <w:numId w:val="23"/>
        </w:numPr>
        <w:pBdr>
          <w:top w:val="nil"/>
          <w:left w:val="nil"/>
          <w:bottom w:val="nil"/>
          <w:right w:val="nil"/>
          <w:between w:val="nil"/>
        </w:pBdr>
        <w:ind w:left="0" w:firstLine="0"/>
        <w:rPr>
          <w:bCs/>
          <w:color w:val="000000"/>
        </w:rPr>
      </w:pPr>
      <w:r>
        <w:rPr>
          <w:bCs/>
          <w:color w:val="000000"/>
        </w:rPr>
        <w:t>Change the attenuator position of the cell i</w:t>
      </w:r>
      <w:r w:rsidR="00275B86">
        <w:rPr>
          <w:bCs/>
          <w:color w:val="000000"/>
        </w:rPr>
        <w:t xml:space="preserve">n </w:t>
      </w:r>
      <w:r w:rsidR="007F0EA0">
        <w:rPr>
          <w:bCs/>
          <w:color w:val="000000"/>
        </w:rPr>
        <w:t xml:space="preserve">the </w:t>
      </w:r>
      <w:r w:rsidR="00275B86" w:rsidRPr="009F70EC">
        <w:rPr>
          <w:b/>
          <w:color w:val="000000"/>
        </w:rPr>
        <w:t>Advanced → Measurement Settings</w:t>
      </w:r>
      <w:r w:rsidR="007F0EA0">
        <w:rPr>
          <w:bCs/>
          <w:color w:val="000000"/>
        </w:rPr>
        <w:t xml:space="preserve"> section</w:t>
      </w:r>
      <w:r w:rsidR="00275B86">
        <w:rPr>
          <w:bCs/>
          <w:color w:val="000000"/>
        </w:rPr>
        <w:t xml:space="preserve">, </w:t>
      </w:r>
      <w:r w:rsidR="007F0EA0">
        <w:rPr>
          <w:bCs/>
          <w:color w:val="000000"/>
        </w:rPr>
        <w:t xml:space="preserve">from </w:t>
      </w:r>
      <w:r w:rsidR="00A37415">
        <w:rPr>
          <w:bCs/>
          <w:color w:val="000000"/>
        </w:rPr>
        <w:t>‘</w:t>
      </w:r>
      <w:r w:rsidR="007F0EA0">
        <w:rPr>
          <w:bCs/>
          <w:color w:val="000000"/>
        </w:rPr>
        <w:t>automatic</w:t>
      </w:r>
      <w:r w:rsidR="00A37415">
        <w:rPr>
          <w:bCs/>
          <w:color w:val="000000"/>
        </w:rPr>
        <w:t>’</w:t>
      </w:r>
      <w:r w:rsidR="007F0EA0">
        <w:rPr>
          <w:bCs/>
          <w:color w:val="000000"/>
        </w:rPr>
        <w:t xml:space="preserve"> to </w:t>
      </w:r>
      <w:r w:rsidR="00275B86">
        <w:rPr>
          <w:bCs/>
          <w:color w:val="000000"/>
        </w:rPr>
        <w:t xml:space="preserve">‘Fixed position’ </w:t>
      </w:r>
      <w:r w:rsidR="00FF2A2B">
        <w:rPr>
          <w:bCs/>
          <w:color w:val="000000"/>
        </w:rPr>
        <w:t xml:space="preserve">and </w:t>
      </w:r>
      <w:r w:rsidR="00E7767F">
        <w:rPr>
          <w:bCs/>
          <w:color w:val="000000"/>
        </w:rPr>
        <w:t xml:space="preserve">introduce the values </w:t>
      </w:r>
      <w:r>
        <w:rPr>
          <w:bCs/>
          <w:color w:val="000000"/>
        </w:rPr>
        <w:t xml:space="preserve">annotated </w:t>
      </w:r>
      <w:r w:rsidR="008436CB">
        <w:rPr>
          <w:bCs/>
          <w:color w:val="000000"/>
        </w:rPr>
        <w:t>in s</w:t>
      </w:r>
      <w:r w:rsidR="00A37415">
        <w:rPr>
          <w:bCs/>
          <w:color w:val="000000"/>
        </w:rPr>
        <w:t>tep</w:t>
      </w:r>
      <w:r w:rsidR="008436CB">
        <w:rPr>
          <w:bCs/>
          <w:color w:val="000000"/>
        </w:rPr>
        <w:t xml:space="preserve"> </w:t>
      </w:r>
      <w:r>
        <w:rPr>
          <w:bCs/>
          <w:color w:val="000000"/>
        </w:rPr>
        <w:t>3.4</w:t>
      </w:r>
      <w:r w:rsidR="00275B86">
        <w:rPr>
          <w:bCs/>
          <w:color w:val="000000"/>
        </w:rPr>
        <w:t xml:space="preserve">. </w:t>
      </w:r>
    </w:p>
    <w:p w14:paraId="138C4C1F" w14:textId="77777777" w:rsidR="009F70EC" w:rsidRDefault="009F70EC" w:rsidP="009F70EC">
      <w:pPr>
        <w:pStyle w:val="ListParagraph"/>
        <w:pBdr>
          <w:top w:val="nil"/>
          <w:left w:val="nil"/>
          <w:bottom w:val="nil"/>
          <w:right w:val="nil"/>
          <w:between w:val="nil"/>
        </w:pBdr>
        <w:ind w:left="0"/>
        <w:rPr>
          <w:bCs/>
          <w:color w:val="000000"/>
        </w:rPr>
      </w:pPr>
    </w:p>
    <w:p w14:paraId="0A6AC77F" w14:textId="217B17A8" w:rsidR="00275B86" w:rsidRPr="00275B86" w:rsidRDefault="00DD0FB1" w:rsidP="00F05F43">
      <w:pPr>
        <w:pStyle w:val="ListParagraph"/>
        <w:numPr>
          <w:ilvl w:val="1"/>
          <w:numId w:val="23"/>
        </w:numPr>
        <w:pBdr>
          <w:top w:val="nil"/>
          <w:left w:val="nil"/>
          <w:bottom w:val="nil"/>
          <w:right w:val="nil"/>
          <w:between w:val="nil"/>
        </w:pBdr>
        <w:ind w:left="0" w:firstLine="0"/>
        <w:rPr>
          <w:bCs/>
          <w:color w:val="000000"/>
        </w:rPr>
      </w:pPr>
      <w:r>
        <w:rPr>
          <w:bCs/>
          <w:color w:val="000000"/>
        </w:rPr>
        <w:t>Start the measurement</w:t>
      </w:r>
      <w:r w:rsidR="00275B86">
        <w:rPr>
          <w:bCs/>
          <w:color w:val="000000"/>
        </w:rPr>
        <w:t>.</w:t>
      </w:r>
    </w:p>
    <w:p w14:paraId="3F55AC6C" w14:textId="54C48572" w:rsidR="00A67B76" w:rsidRDefault="00A67B76" w:rsidP="00F05F43">
      <w:pPr>
        <w:pBdr>
          <w:top w:val="nil"/>
          <w:left w:val="nil"/>
          <w:bottom w:val="nil"/>
          <w:right w:val="nil"/>
          <w:between w:val="nil"/>
        </w:pBdr>
        <w:rPr>
          <w:b/>
          <w:color w:val="000000"/>
        </w:rPr>
      </w:pPr>
    </w:p>
    <w:p w14:paraId="12405AEE" w14:textId="1D30178F" w:rsidR="00A67B76" w:rsidRPr="00FF50CF" w:rsidRDefault="00275B86" w:rsidP="00F05F43">
      <w:pPr>
        <w:pStyle w:val="ListParagraph"/>
        <w:numPr>
          <w:ilvl w:val="0"/>
          <w:numId w:val="23"/>
        </w:numPr>
        <w:pBdr>
          <w:top w:val="nil"/>
          <w:left w:val="nil"/>
          <w:bottom w:val="nil"/>
          <w:right w:val="nil"/>
          <w:between w:val="nil"/>
        </w:pBdr>
        <w:ind w:left="0" w:firstLine="0"/>
        <w:rPr>
          <w:b/>
          <w:color w:val="000000"/>
        </w:rPr>
      </w:pPr>
      <w:r w:rsidRPr="00FF50CF">
        <w:rPr>
          <w:b/>
          <w:color w:val="000000"/>
        </w:rPr>
        <w:t>Data treatment</w:t>
      </w:r>
    </w:p>
    <w:p w14:paraId="453B1886" w14:textId="07289EF4" w:rsidR="000C7E32" w:rsidRDefault="000C7E32" w:rsidP="00F05F43">
      <w:pPr>
        <w:pBdr>
          <w:top w:val="nil"/>
          <w:left w:val="nil"/>
          <w:bottom w:val="nil"/>
          <w:right w:val="nil"/>
          <w:between w:val="nil"/>
        </w:pBdr>
        <w:rPr>
          <w:bCs/>
          <w:color w:val="000000"/>
        </w:rPr>
      </w:pPr>
    </w:p>
    <w:p w14:paraId="70EC37A8" w14:textId="37867DDB" w:rsidR="0016530E" w:rsidRDefault="00275B86" w:rsidP="00F05F43">
      <w:pPr>
        <w:pStyle w:val="ListParagraph"/>
        <w:numPr>
          <w:ilvl w:val="1"/>
          <w:numId w:val="23"/>
        </w:numPr>
        <w:pBdr>
          <w:top w:val="nil"/>
          <w:left w:val="nil"/>
          <w:bottom w:val="nil"/>
          <w:right w:val="nil"/>
          <w:between w:val="nil"/>
        </w:pBdr>
        <w:ind w:left="0" w:firstLine="0"/>
        <w:rPr>
          <w:bCs/>
          <w:color w:val="000000"/>
        </w:rPr>
      </w:pPr>
      <w:r w:rsidRPr="00FF50CF">
        <w:rPr>
          <w:bCs/>
          <w:color w:val="000000"/>
        </w:rPr>
        <w:t>Represent the M</w:t>
      </w:r>
      <w:r w:rsidR="00AD653E">
        <w:rPr>
          <w:bCs/>
          <w:color w:val="000000"/>
        </w:rPr>
        <w:t>CR</w:t>
      </w:r>
      <w:r w:rsidRPr="00FF50CF">
        <w:rPr>
          <w:bCs/>
          <w:color w:val="000000"/>
        </w:rPr>
        <w:t xml:space="preserve"> (</w:t>
      </w:r>
      <w:proofErr w:type="spellStart"/>
      <w:r w:rsidRPr="00FF50CF">
        <w:rPr>
          <w:bCs/>
          <w:color w:val="000000"/>
        </w:rPr>
        <w:t>Kcps</w:t>
      </w:r>
      <w:proofErr w:type="spellEnd"/>
      <w:r w:rsidRPr="00FF50CF">
        <w:rPr>
          <w:bCs/>
          <w:color w:val="000000"/>
        </w:rPr>
        <w:t>)</w:t>
      </w:r>
      <w:r w:rsidR="00704FE4">
        <w:rPr>
          <w:bCs/>
          <w:color w:val="000000"/>
        </w:rPr>
        <w:t xml:space="preserve"> </w:t>
      </w:r>
      <w:r w:rsidRPr="00FF50CF">
        <w:rPr>
          <w:bCs/>
          <w:color w:val="000000"/>
        </w:rPr>
        <w:t xml:space="preserve">as </w:t>
      </w:r>
      <w:r w:rsidR="00C85B4E">
        <w:rPr>
          <w:bCs/>
          <w:color w:val="000000"/>
        </w:rPr>
        <w:t xml:space="preserve">a </w:t>
      </w:r>
      <w:r w:rsidRPr="00FF50CF">
        <w:rPr>
          <w:bCs/>
          <w:color w:val="000000"/>
        </w:rPr>
        <w:t xml:space="preserve">function of the temperature </w:t>
      </w:r>
      <w:r w:rsidR="0077550A" w:rsidRPr="00FF50CF">
        <w:rPr>
          <w:bCs/>
          <w:color w:val="000000"/>
        </w:rPr>
        <w:t xml:space="preserve">(T in °C) </w:t>
      </w:r>
      <w:r w:rsidR="0016530E">
        <w:rPr>
          <w:bCs/>
          <w:color w:val="000000"/>
        </w:rPr>
        <w:t>to</w:t>
      </w:r>
      <w:r w:rsidRPr="00FF50CF">
        <w:rPr>
          <w:bCs/>
          <w:color w:val="000000"/>
        </w:rPr>
        <w:t xml:space="preserve"> obtain a sigmoidal profile. </w:t>
      </w:r>
    </w:p>
    <w:p w14:paraId="3D971080" w14:textId="77777777" w:rsidR="009F70EC" w:rsidRDefault="009F70EC" w:rsidP="009F70EC">
      <w:pPr>
        <w:pStyle w:val="ListParagraph"/>
        <w:pBdr>
          <w:top w:val="nil"/>
          <w:left w:val="nil"/>
          <w:bottom w:val="nil"/>
          <w:right w:val="nil"/>
          <w:between w:val="nil"/>
        </w:pBdr>
        <w:ind w:left="0"/>
        <w:rPr>
          <w:bCs/>
          <w:color w:val="000000"/>
        </w:rPr>
      </w:pPr>
    </w:p>
    <w:p w14:paraId="3B16F02E" w14:textId="4FAC1AD5" w:rsidR="00FF50CF" w:rsidRDefault="0016530E" w:rsidP="00F05F43">
      <w:pPr>
        <w:pStyle w:val="ListParagraph"/>
        <w:numPr>
          <w:ilvl w:val="1"/>
          <w:numId w:val="23"/>
        </w:numPr>
        <w:pBdr>
          <w:top w:val="nil"/>
          <w:left w:val="nil"/>
          <w:bottom w:val="nil"/>
          <w:right w:val="nil"/>
          <w:between w:val="nil"/>
        </w:pBdr>
        <w:ind w:left="0" w:firstLine="0"/>
        <w:rPr>
          <w:bCs/>
          <w:color w:val="000000"/>
        </w:rPr>
      </w:pPr>
      <w:r>
        <w:rPr>
          <w:bCs/>
          <w:color w:val="000000"/>
        </w:rPr>
        <w:t>Apply t</w:t>
      </w:r>
      <w:r w:rsidR="007504A4" w:rsidRPr="00FF50CF">
        <w:rPr>
          <w:bCs/>
          <w:color w:val="000000"/>
        </w:rPr>
        <w:t>wo independent linear</w:t>
      </w:r>
      <w:r w:rsidR="00275B86" w:rsidRPr="00FF50CF">
        <w:rPr>
          <w:bCs/>
          <w:color w:val="000000"/>
        </w:rPr>
        <w:t xml:space="preserve"> fitting</w:t>
      </w:r>
      <w:r w:rsidR="007504A4" w:rsidRPr="00FF50CF">
        <w:rPr>
          <w:bCs/>
          <w:color w:val="000000"/>
        </w:rPr>
        <w:t>s</w:t>
      </w:r>
      <w:r w:rsidR="00275B86" w:rsidRPr="00FF50CF">
        <w:rPr>
          <w:bCs/>
          <w:color w:val="000000"/>
        </w:rPr>
        <w:t xml:space="preserve"> to </w:t>
      </w:r>
      <w:r w:rsidR="007504A4" w:rsidRPr="00FF50CF">
        <w:rPr>
          <w:bCs/>
          <w:color w:val="000000"/>
        </w:rPr>
        <w:t>both plateaus of the sigmoid</w:t>
      </w:r>
      <w:r w:rsidR="00143DD8">
        <w:rPr>
          <w:bCs/>
          <w:color w:val="000000"/>
        </w:rPr>
        <w:t xml:space="preserve"> trend</w:t>
      </w:r>
      <w:r>
        <w:rPr>
          <w:bCs/>
          <w:color w:val="000000"/>
        </w:rPr>
        <w:t xml:space="preserve"> obtained in step 5.1</w:t>
      </w:r>
      <w:r w:rsidR="007504A4" w:rsidRPr="00FF50CF">
        <w:rPr>
          <w:bCs/>
          <w:color w:val="000000"/>
        </w:rPr>
        <w:t xml:space="preserve">. </w:t>
      </w:r>
    </w:p>
    <w:p w14:paraId="188E503F" w14:textId="77777777" w:rsidR="009F70EC" w:rsidRDefault="009F70EC" w:rsidP="009F70EC">
      <w:pPr>
        <w:pStyle w:val="ListParagraph"/>
        <w:pBdr>
          <w:top w:val="nil"/>
          <w:left w:val="nil"/>
          <w:bottom w:val="nil"/>
          <w:right w:val="nil"/>
          <w:between w:val="nil"/>
        </w:pBdr>
        <w:ind w:left="0"/>
        <w:rPr>
          <w:bCs/>
          <w:color w:val="000000"/>
        </w:rPr>
      </w:pPr>
    </w:p>
    <w:p w14:paraId="3C66BB0D" w14:textId="04EBA237" w:rsidR="000C7E32" w:rsidRPr="00FF50CF" w:rsidRDefault="0016530E" w:rsidP="00F05F43">
      <w:pPr>
        <w:pStyle w:val="ListParagraph"/>
        <w:numPr>
          <w:ilvl w:val="1"/>
          <w:numId w:val="23"/>
        </w:numPr>
        <w:pBdr>
          <w:top w:val="nil"/>
          <w:left w:val="nil"/>
          <w:bottom w:val="nil"/>
          <w:right w:val="nil"/>
          <w:between w:val="nil"/>
        </w:pBdr>
        <w:ind w:left="0" w:firstLine="0"/>
        <w:rPr>
          <w:bCs/>
          <w:color w:val="000000"/>
        </w:rPr>
      </w:pPr>
      <w:r>
        <w:rPr>
          <w:bCs/>
          <w:color w:val="000000"/>
        </w:rPr>
        <w:t>Use the modified Boltzmann regression curve presented below to fit t</w:t>
      </w:r>
      <w:r w:rsidR="007504A4" w:rsidRPr="00FF50CF">
        <w:rPr>
          <w:bCs/>
          <w:color w:val="000000"/>
        </w:rPr>
        <w:t>he sigmoidal profile:</w:t>
      </w:r>
    </w:p>
    <w:p w14:paraId="79B48CD8" w14:textId="1E8C2AA4" w:rsidR="0077550A" w:rsidRDefault="0077550A" w:rsidP="00F05F43">
      <w:pPr>
        <w:pBdr>
          <w:top w:val="nil"/>
          <w:left w:val="nil"/>
          <w:bottom w:val="nil"/>
          <w:right w:val="nil"/>
          <w:between w:val="nil"/>
        </w:pBdr>
        <w:rPr>
          <w:bCs/>
          <w:color w:val="000000"/>
        </w:rPr>
      </w:pPr>
    </w:p>
    <w:p w14:paraId="024C85E9" w14:textId="79E9769A" w:rsidR="0077550A" w:rsidRPr="0040110D" w:rsidRDefault="0077550A" w:rsidP="00F05F43">
      <w:pPr>
        <w:pStyle w:val="ListParagraph"/>
        <w:pBdr>
          <w:top w:val="nil"/>
          <w:left w:val="nil"/>
          <w:bottom w:val="nil"/>
          <w:right w:val="nil"/>
          <w:between w:val="nil"/>
        </w:pBdr>
        <w:ind w:left="0"/>
        <w:rPr>
          <w:bCs/>
          <w:color w:val="000000"/>
        </w:rPr>
      </w:pPr>
      <m:oMathPara>
        <m:oMath>
          <m:r>
            <w:rPr>
              <w:rFonts w:ascii="Cambria Math" w:hAnsi="Cambria Math"/>
              <w:color w:val="000000"/>
            </w:rPr>
            <m:t>MCR=</m:t>
          </m:r>
          <m:sSub>
            <m:sSubPr>
              <m:ctrlPr>
                <w:rPr>
                  <w:rFonts w:ascii="Cambria Math" w:hAnsi="Cambria Math"/>
                  <w:bCs/>
                  <w:i/>
                  <w:color w:val="000000"/>
                </w:rPr>
              </m:ctrlPr>
            </m:sSubPr>
            <m:e>
              <m:r>
                <w:rPr>
                  <w:rFonts w:ascii="Cambria Math" w:hAnsi="Cambria Math"/>
                  <w:color w:val="000000"/>
                </w:rPr>
                <m:t>b</m:t>
              </m:r>
            </m:e>
            <m:sub>
              <m:r>
                <w:rPr>
                  <w:rFonts w:ascii="Cambria Math" w:hAnsi="Cambria Math"/>
                  <w:color w:val="000000"/>
                </w:rPr>
                <m:t>1</m:t>
              </m:r>
            </m:sub>
          </m:sSub>
          <m:r>
            <w:rPr>
              <w:rFonts w:ascii="Cambria Math" w:hAnsi="Cambria Math"/>
              <w:color w:val="000000"/>
            </w:rPr>
            <m:t>+</m:t>
          </m:r>
          <m:sSub>
            <m:sSubPr>
              <m:ctrlPr>
                <w:rPr>
                  <w:rFonts w:ascii="Cambria Math" w:hAnsi="Cambria Math"/>
                  <w:bCs/>
                  <w:i/>
                  <w:color w:val="000000"/>
                </w:rPr>
              </m:ctrlPr>
            </m:sSubPr>
            <m:e>
              <m:r>
                <w:rPr>
                  <w:rFonts w:ascii="Cambria Math" w:hAnsi="Cambria Math"/>
                  <w:color w:val="000000"/>
                </w:rPr>
                <m:t>m</m:t>
              </m:r>
            </m:e>
            <m:sub>
              <m:r>
                <w:rPr>
                  <w:rFonts w:ascii="Cambria Math" w:hAnsi="Cambria Math"/>
                  <w:color w:val="000000"/>
                </w:rPr>
                <m:t>1</m:t>
              </m:r>
            </m:sub>
          </m:sSub>
          <m:r>
            <w:rPr>
              <w:rFonts w:ascii="Cambria Math" w:hAnsi="Cambria Math"/>
              <w:color w:val="000000"/>
            </w:rPr>
            <m:t>∙T+</m:t>
          </m:r>
          <m:f>
            <m:fPr>
              <m:ctrlPr>
                <w:rPr>
                  <w:rFonts w:ascii="Cambria Math" w:hAnsi="Cambria Math"/>
                  <w:bCs/>
                  <w:i/>
                  <w:color w:val="000000"/>
                </w:rPr>
              </m:ctrlPr>
            </m:fPr>
            <m:num>
              <m:sSub>
                <m:sSubPr>
                  <m:ctrlPr>
                    <w:rPr>
                      <w:rFonts w:ascii="Cambria Math" w:hAnsi="Cambria Math"/>
                      <w:bCs/>
                      <w:i/>
                      <w:color w:val="000000"/>
                    </w:rPr>
                  </m:ctrlPr>
                </m:sSubPr>
                <m:e>
                  <m:r>
                    <w:rPr>
                      <w:rFonts w:ascii="Cambria Math" w:hAnsi="Cambria Math"/>
                      <w:color w:val="000000"/>
                    </w:rPr>
                    <m:t>b</m:t>
                  </m:r>
                </m:e>
                <m:sub>
                  <m:r>
                    <w:rPr>
                      <w:rFonts w:ascii="Cambria Math" w:hAnsi="Cambria Math"/>
                      <w:color w:val="000000"/>
                    </w:rPr>
                    <m:t>2</m:t>
                  </m:r>
                </m:sub>
              </m:sSub>
              <m:r>
                <w:rPr>
                  <w:rFonts w:ascii="Cambria Math" w:hAnsi="Cambria Math"/>
                  <w:color w:val="000000"/>
                </w:rPr>
                <m:t>-</m:t>
              </m:r>
              <m:sSub>
                <m:sSubPr>
                  <m:ctrlPr>
                    <w:rPr>
                      <w:rFonts w:ascii="Cambria Math" w:hAnsi="Cambria Math"/>
                      <w:bCs/>
                      <w:i/>
                      <w:color w:val="000000"/>
                    </w:rPr>
                  </m:ctrlPr>
                </m:sSubPr>
                <m:e>
                  <m:r>
                    <w:rPr>
                      <w:rFonts w:ascii="Cambria Math" w:hAnsi="Cambria Math"/>
                      <w:color w:val="000000"/>
                    </w:rPr>
                    <m:t>b</m:t>
                  </m:r>
                </m:e>
                <m:sub>
                  <m:r>
                    <w:rPr>
                      <w:rFonts w:ascii="Cambria Math" w:hAnsi="Cambria Math"/>
                      <w:color w:val="000000"/>
                    </w:rPr>
                    <m:t>1</m:t>
                  </m:r>
                </m:sub>
              </m:sSub>
              <m:r>
                <w:rPr>
                  <w:rFonts w:ascii="Cambria Math" w:hAnsi="Cambria Math"/>
                  <w:color w:val="000000"/>
                </w:rPr>
                <m:t>+</m:t>
              </m:r>
              <m:sSub>
                <m:sSubPr>
                  <m:ctrlPr>
                    <w:rPr>
                      <w:rFonts w:ascii="Cambria Math" w:hAnsi="Cambria Math"/>
                      <w:bCs/>
                      <w:i/>
                      <w:color w:val="000000"/>
                    </w:rPr>
                  </m:ctrlPr>
                </m:sSubPr>
                <m:e>
                  <m:r>
                    <w:rPr>
                      <w:rFonts w:ascii="Cambria Math" w:hAnsi="Cambria Math"/>
                      <w:color w:val="000000"/>
                    </w:rPr>
                    <m:t>m</m:t>
                  </m:r>
                </m:e>
                <m:sub>
                  <m:r>
                    <w:rPr>
                      <w:rFonts w:ascii="Cambria Math" w:hAnsi="Cambria Math"/>
                      <w:color w:val="000000"/>
                    </w:rPr>
                    <m:t>2</m:t>
                  </m:r>
                </m:sub>
              </m:sSub>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m</m:t>
                  </m:r>
                </m:e>
                <m:sub>
                  <m:r>
                    <w:rPr>
                      <w:rFonts w:ascii="Cambria Math" w:hAnsi="Cambria Math"/>
                      <w:color w:val="000000"/>
                    </w:rPr>
                    <m:t>1</m:t>
                  </m:r>
                </m:sub>
              </m:sSub>
              <m:r>
                <w:rPr>
                  <w:rFonts w:ascii="Cambria Math" w:hAnsi="Cambria Math"/>
                  <w:color w:val="000000"/>
                </w:rPr>
                <m:t>∙T</m:t>
              </m:r>
            </m:num>
            <m:den>
              <m:r>
                <w:rPr>
                  <w:rFonts w:ascii="Cambria Math" w:hAnsi="Cambria Math"/>
                  <w:color w:val="000000"/>
                </w:rPr>
                <m:t>1+</m:t>
              </m:r>
              <m:sSup>
                <m:sSupPr>
                  <m:ctrlPr>
                    <w:rPr>
                      <w:rFonts w:ascii="Cambria Math" w:hAnsi="Cambria Math"/>
                      <w:bCs/>
                      <w:i/>
                      <w:color w:val="000000"/>
                    </w:rPr>
                  </m:ctrlPr>
                </m:sSupPr>
                <m:e>
                  <m:r>
                    <w:rPr>
                      <w:rFonts w:ascii="Cambria Math" w:hAnsi="Cambria Math"/>
                      <w:color w:val="000000"/>
                    </w:rPr>
                    <m:t>10</m:t>
                  </m:r>
                </m:e>
                <m:sup>
                  <m:r>
                    <w:rPr>
                      <w:rFonts w:ascii="Cambria Math" w:hAnsi="Cambria Math"/>
                      <w:color w:val="000000"/>
                    </w:rPr>
                    <m:t>B</m:t>
                  </m:r>
                  <m:d>
                    <m:dPr>
                      <m:ctrlPr>
                        <w:rPr>
                          <w:rFonts w:ascii="Cambria Math" w:hAnsi="Cambria Math"/>
                          <w:bCs/>
                          <w:i/>
                          <w:color w:val="000000"/>
                        </w:rPr>
                      </m:ctrlPr>
                    </m:dPr>
                    <m:e>
                      <m:f>
                        <m:fPr>
                          <m:type m:val="skw"/>
                          <m:ctrlPr>
                            <w:rPr>
                              <w:rFonts w:ascii="Cambria Math" w:hAnsi="Cambria Math"/>
                              <w:bCs/>
                              <w:i/>
                              <w:color w:val="000000"/>
                            </w:rPr>
                          </m:ctrlPr>
                        </m:fPr>
                        <m:num>
                          <m:r>
                            <w:rPr>
                              <w:rFonts w:ascii="Cambria Math" w:hAnsi="Cambria Math"/>
                              <w:color w:val="000000"/>
                            </w:rPr>
                            <m:t>1</m:t>
                          </m:r>
                        </m:num>
                        <m:den>
                          <m:r>
                            <w:rPr>
                              <w:rFonts w:ascii="Cambria Math" w:hAnsi="Cambria Math"/>
                              <w:color w:val="000000"/>
                            </w:rPr>
                            <m:t>T</m:t>
                          </m:r>
                        </m:den>
                      </m:f>
                      <m:r>
                        <w:rPr>
                          <w:rFonts w:ascii="Cambria Math" w:hAnsi="Cambria Math"/>
                          <w:color w:val="000000"/>
                        </w:rPr>
                        <m:t>-</m:t>
                      </m:r>
                      <m:f>
                        <m:fPr>
                          <m:type m:val="skw"/>
                          <m:ctrlPr>
                            <w:rPr>
                              <w:rFonts w:ascii="Cambria Math" w:hAnsi="Cambria Math"/>
                              <w:bCs/>
                              <w:i/>
                              <w:color w:val="000000"/>
                            </w:rPr>
                          </m:ctrlPr>
                        </m:fPr>
                        <m:num>
                          <m:r>
                            <w:rPr>
                              <w:rFonts w:ascii="Cambria Math" w:hAnsi="Cambria Math"/>
                              <w:color w:val="000000"/>
                            </w:rPr>
                            <m:t>1</m:t>
                          </m:r>
                        </m:num>
                        <m:den>
                          <m:sSub>
                            <m:sSubPr>
                              <m:ctrlPr>
                                <w:rPr>
                                  <w:rFonts w:ascii="Cambria Math" w:hAnsi="Cambria Math"/>
                                  <w:bCs/>
                                  <w:i/>
                                  <w:color w:val="000000"/>
                                </w:rPr>
                              </m:ctrlPr>
                            </m:sSubPr>
                            <m:e>
                              <m:r>
                                <w:rPr>
                                  <w:rFonts w:ascii="Cambria Math" w:hAnsi="Cambria Math"/>
                                  <w:color w:val="000000"/>
                                </w:rPr>
                                <m:t>T</m:t>
                              </m:r>
                            </m:e>
                            <m:sub>
                              <m:r>
                                <w:rPr>
                                  <w:rFonts w:ascii="Cambria Math" w:hAnsi="Cambria Math"/>
                                  <w:color w:val="000000"/>
                                </w:rPr>
                                <m:t>m</m:t>
                              </m:r>
                            </m:sub>
                          </m:sSub>
                        </m:den>
                      </m:f>
                    </m:e>
                  </m:d>
                </m:sup>
              </m:sSup>
            </m:den>
          </m:f>
        </m:oMath>
      </m:oMathPara>
    </w:p>
    <w:p w14:paraId="444EF903" w14:textId="77777777" w:rsidR="00FF50CF" w:rsidRDefault="00FF50CF" w:rsidP="00F05F43"/>
    <w:p w14:paraId="6B1EE9EF" w14:textId="397E9467" w:rsidR="009F70EC" w:rsidRDefault="007504A4" w:rsidP="00F05F43">
      <w:r>
        <w:t>w</w:t>
      </w:r>
      <w:r w:rsidRPr="00765F7C">
        <w:t xml:space="preserve">here </w:t>
      </w:r>
      <w:r w:rsidRPr="000C6BAD">
        <w:rPr>
          <w:i/>
          <w:iCs/>
        </w:rPr>
        <w:t>m</w:t>
      </w:r>
      <w:r w:rsidRPr="000C6BAD">
        <w:rPr>
          <w:i/>
          <w:iCs/>
          <w:vertAlign w:val="subscript"/>
        </w:rPr>
        <w:t>1</w:t>
      </w:r>
      <w:r w:rsidRPr="000C6BAD">
        <w:rPr>
          <w:vertAlign w:val="subscript"/>
        </w:rPr>
        <w:t xml:space="preserve"> </w:t>
      </w:r>
      <w:r w:rsidRPr="00765F7C">
        <w:t xml:space="preserve">and </w:t>
      </w:r>
      <w:r w:rsidRPr="000C6BAD">
        <w:rPr>
          <w:i/>
          <w:iCs/>
        </w:rPr>
        <w:t>m</w:t>
      </w:r>
      <w:r w:rsidRPr="000C6BAD">
        <w:rPr>
          <w:i/>
          <w:iCs/>
          <w:vertAlign w:val="subscript"/>
        </w:rPr>
        <w:t>2</w:t>
      </w:r>
      <w:r w:rsidRPr="00765F7C">
        <w:t xml:space="preserve"> are the slopes resultant from the</w:t>
      </w:r>
      <w:r w:rsidR="00FF50CF">
        <w:t xml:space="preserve"> two independent</w:t>
      </w:r>
      <w:r w:rsidRPr="00765F7C">
        <w:t xml:space="preserve"> linear fitting</w:t>
      </w:r>
      <w:r w:rsidR="00FF50CF">
        <w:t>s</w:t>
      </w:r>
      <w:r w:rsidRPr="00765F7C">
        <w:t xml:space="preserve"> </w:t>
      </w:r>
      <w:r w:rsidR="000673F3">
        <w:t xml:space="preserve">applied to the </w:t>
      </w:r>
      <w:r w:rsidR="00667C5B">
        <w:t xml:space="preserve">plateaus </w:t>
      </w:r>
      <w:r w:rsidRPr="00765F7C">
        <w:t xml:space="preserve">before and after </w:t>
      </w:r>
      <w:r w:rsidRPr="000C6BAD">
        <w:rPr>
          <w:i/>
          <w:iCs/>
        </w:rPr>
        <w:t>T</w:t>
      </w:r>
      <w:r w:rsidRPr="000C6BAD">
        <w:rPr>
          <w:i/>
          <w:iCs/>
          <w:vertAlign w:val="subscript"/>
        </w:rPr>
        <w:t>m</w:t>
      </w:r>
      <w:r w:rsidRPr="00765F7C">
        <w:t xml:space="preserve">, respectively, and </w:t>
      </w:r>
      <w:r w:rsidRPr="000C6BAD">
        <w:rPr>
          <w:i/>
          <w:iCs/>
        </w:rPr>
        <w:t>b</w:t>
      </w:r>
      <w:r w:rsidRPr="000C6BAD">
        <w:rPr>
          <w:i/>
          <w:iCs/>
          <w:vertAlign w:val="subscript"/>
        </w:rPr>
        <w:t>1</w:t>
      </w:r>
      <w:r w:rsidRPr="00765F7C">
        <w:t xml:space="preserve"> and </w:t>
      </w:r>
      <w:r w:rsidRPr="000C6BAD">
        <w:rPr>
          <w:i/>
          <w:iCs/>
        </w:rPr>
        <w:t>b</w:t>
      </w:r>
      <w:r w:rsidRPr="000C6BAD">
        <w:rPr>
          <w:i/>
          <w:iCs/>
          <w:vertAlign w:val="subscript"/>
        </w:rPr>
        <w:t>2</w:t>
      </w:r>
      <w:r w:rsidRPr="00765F7C">
        <w:t xml:space="preserve"> are the corresponding </w:t>
      </w:r>
      <w:r w:rsidRPr="000C6BAD">
        <w:rPr>
          <w:i/>
          <w:iCs/>
        </w:rPr>
        <w:t>y</w:t>
      </w:r>
      <w:r w:rsidRPr="00765F7C">
        <w:t>-intercepts.</w:t>
      </w:r>
    </w:p>
    <w:p w14:paraId="4810041E" w14:textId="77777777" w:rsidR="009F70EC" w:rsidRDefault="009F70EC" w:rsidP="00F05F43"/>
    <w:p w14:paraId="36521D84" w14:textId="68A24A46" w:rsidR="000C7E32" w:rsidRPr="009F70EC" w:rsidRDefault="0016530E" w:rsidP="009F70EC">
      <w:pPr>
        <w:pStyle w:val="ListParagraph"/>
        <w:numPr>
          <w:ilvl w:val="1"/>
          <w:numId w:val="23"/>
        </w:numPr>
        <w:ind w:left="0" w:firstLine="0"/>
      </w:pPr>
      <w:r>
        <w:t xml:space="preserve">Fix </w:t>
      </w:r>
      <w:r w:rsidR="00091DE6" w:rsidRPr="00765F7C">
        <w:rPr>
          <w:i/>
          <w:iCs/>
        </w:rPr>
        <w:t>m</w:t>
      </w:r>
      <w:r w:rsidR="00091DE6" w:rsidRPr="00765F7C">
        <w:rPr>
          <w:i/>
          <w:iCs/>
          <w:vertAlign w:val="subscript"/>
        </w:rPr>
        <w:t>1</w:t>
      </w:r>
      <w:r w:rsidR="00091DE6" w:rsidRPr="00711AD2">
        <w:t>,</w:t>
      </w:r>
      <w:r w:rsidR="00091DE6">
        <w:rPr>
          <w:vertAlign w:val="subscript"/>
        </w:rPr>
        <w:t xml:space="preserve"> </w:t>
      </w:r>
      <w:r w:rsidR="00091DE6" w:rsidRPr="00765F7C">
        <w:rPr>
          <w:i/>
          <w:iCs/>
        </w:rPr>
        <w:t>m</w:t>
      </w:r>
      <w:r w:rsidR="00091DE6" w:rsidRPr="00765F7C">
        <w:rPr>
          <w:i/>
          <w:iCs/>
          <w:vertAlign w:val="subscript"/>
        </w:rPr>
        <w:t>2</w:t>
      </w:r>
      <w:r w:rsidR="00091DE6">
        <w:rPr>
          <w:i/>
          <w:iCs/>
        </w:rPr>
        <w:t xml:space="preserve">, </w:t>
      </w:r>
      <w:r w:rsidR="005E3537" w:rsidRPr="00765F7C">
        <w:rPr>
          <w:i/>
          <w:iCs/>
        </w:rPr>
        <w:t>b</w:t>
      </w:r>
      <w:r w:rsidR="005E3537" w:rsidRPr="00765F7C">
        <w:rPr>
          <w:i/>
          <w:iCs/>
          <w:vertAlign w:val="subscript"/>
        </w:rPr>
        <w:t>1</w:t>
      </w:r>
      <w:r w:rsidR="005E3537" w:rsidRPr="00765F7C">
        <w:t xml:space="preserve"> and </w:t>
      </w:r>
      <w:r w:rsidR="005E3537" w:rsidRPr="00765F7C">
        <w:rPr>
          <w:i/>
          <w:iCs/>
        </w:rPr>
        <w:t>b</w:t>
      </w:r>
      <w:r w:rsidR="005E3537" w:rsidRPr="00765F7C">
        <w:rPr>
          <w:i/>
          <w:iCs/>
          <w:vertAlign w:val="subscript"/>
        </w:rPr>
        <w:t>2</w:t>
      </w:r>
      <w:r w:rsidR="005E084A">
        <w:rPr>
          <w:i/>
          <w:iCs/>
        </w:rPr>
        <w:t xml:space="preserve"> </w:t>
      </w:r>
      <w:r w:rsidR="005E3537">
        <w:t>values</w:t>
      </w:r>
      <w:r>
        <w:t xml:space="preserve"> to determine </w:t>
      </w:r>
      <w:r w:rsidR="00FF50CF" w:rsidRPr="00FF50CF">
        <w:rPr>
          <w:i/>
          <w:iCs/>
        </w:rPr>
        <w:t>T</w:t>
      </w:r>
      <w:r w:rsidR="00FF50CF" w:rsidRPr="00FF50CF">
        <w:rPr>
          <w:i/>
          <w:iCs/>
          <w:vertAlign w:val="subscript"/>
        </w:rPr>
        <w:t>m</w:t>
      </w:r>
      <w:r w:rsidR="00FF50CF">
        <w:t xml:space="preserve"> and </w:t>
      </w:r>
      <w:r w:rsidR="00FF50CF" w:rsidRPr="00FF50CF">
        <w:rPr>
          <w:i/>
          <w:iCs/>
        </w:rPr>
        <w:t>B</w:t>
      </w:r>
      <w:r w:rsidR="00FF50CF">
        <w:t xml:space="preserve">. </w:t>
      </w:r>
    </w:p>
    <w:p w14:paraId="311B3DC9" w14:textId="77777777" w:rsidR="000B2972" w:rsidRPr="000B2972" w:rsidRDefault="000B2972" w:rsidP="00F05F43">
      <w:pPr>
        <w:pBdr>
          <w:top w:val="nil"/>
          <w:left w:val="nil"/>
          <w:bottom w:val="nil"/>
          <w:right w:val="nil"/>
          <w:between w:val="nil"/>
        </w:pBdr>
        <w:rPr>
          <w:bCs/>
          <w:color w:val="000000"/>
        </w:rPr>
      </w:pPr>
    </w:p>
    <w:p w14:paraId="079B5679" w14:textId="0D490F3B" w:rsidR="006E4797" w:rsidRPr="0016029A" w:rsidRDefault="00551D82" w:rsidP="00F05F43">
      <w:pPr>
        <w:pBdr>
          <w:top w:val="nil"/>
          <w:left w:val="nil"/>
          <w:bottom w:val="nil"/>
          <w:right w:val="nil"/>
          <w:between w:val="nil"/>
        </w:pBdr>
        <w:rPr>
          <w:color w:val="808080"/>
        </w:rPr>
      </w:pPr>
      <w:r>
        <w:rPr>
          <w:b/>
          <w:color w:val="000000"/>
        </w:rPr>
        <w:t xml:space="preserve">REPRESENTATIVE RESULTS: </w:t>
      </w:r>
    </w:p>
    <w:p w14:paraId="2741CABB" w14:textId="0C4149EF" w:rsidR="00621705" w:rsidRDefault="00047F71" w:rsidP="00F05F43">
      <w:r>
        <w:t xml:space="preserve">The main purpose of this protocol is to prove the reliability of </w:t>
      </w:r>
      <w:r w:rsidR="007740C2">
        <w:t xml:space="preserve">a </w:t>
      </w:r>
      <w:r>
        <w:t xml:space="preserve">simple method to evaluate the lipid phase transition of liposomal systems as well as to monitor the </w:t>
      </w:r>
      <w:r w:rsidR="00D953B8">
        <w:t xml:space="preserve">biophysical </w:t>
      </w:r>
      <w:r>
        <w:t xml:space="preserve">changes provoked by exogenous molecules. Following the protocol, sigmoidal profiles are obtained by plotting the average of photons scattered by the liposomal systems as </w:t>
      </w:r>
      <w:r w:rsidR="00593CFE">
        <w:t xml:space="preserve">a </w:t>
      </w:r>
      <w:r>
        <w:t xml:space="preserve">function of the temperature. </w:t>
      </w:r>
      <w:r w:rsidR="00593CFE" w:rsidRPr="00593CFE">
        <w:t xml:space="preserve">The thermodynamic parameters </w:t>
      </w:r>
      <w:r w:rsidR="00593CFE" w:rsidRPr="0040110D">
        <w:rPr>
          <w:i/>
          <w:iCs/>
        </w:rPr>
        <w:t>T</w:t>
      </w:r>
      <w:r w:rsidR="00593CFE" w:rsidRPr="0040110D">
        <w:rPr>
          <w:i/>
          <w:iCs/>
          <w:vertAlign w:val="subscript"/>
        </w:rPr>
        <w:t>m</w:t>
      </w:r>
      <w:r w:rsidR="00593CFE" w:rsidRPr="00593CFE">
        <w:t xml:space="preserve"> and </w:t>
      </w:r>
      <w:r w:rsidR="00593CFE" w:rsidRPr="0040110D">
        <w:rPr>
          <w:i/>
          <w:iCs/>
        </w:rPr>
        <w:t>B</w:t>
      </w:r>
      <w:r w:rsidR="00593CFE" w:rsidRPr="00593CFE">
        <w:t xml:space="preserve"> can be calculated from the sigmoidal profile using a non-linear fitting method based on the Boltzmann regression, as described in the protocol</w:t>
      </w:r>
      <w:r w:rsidR="00593CFE">
        <w:t xml:space="preserve"> (5.3)</w:t>
      </w:r>
      <w:r>
        <w:t>.</w:t>
      </w:r>
      <w:r w:rsidR="00610317">
        <w:t xml:space="preserve"> </w:t>
      </w:r>
    </w:p>
    <w:p w14:paraId="7A3B0166" w14:textId="77777777" w:rsidR="009F70EC" w:rsidRDefault="009F70EC" w:rsidP="00F05F43"/>
    <w:p w14:paraId="687A68D1" w14:textId="51BA1D96" w:rsidR="00593CFE" w:rsidRDefault="00593CFE" w:rsidP="00F05F43">
      <w:r w:rsidRPr="009F70EC">
        <w:rPr>
          <w:b/>
          <w:bCs/>
        </w:rPr>
        <w:t>Figure 1A</w:t>
      </w:r>
      <w:r>
        <w:t xml:space="preserve"> present</w:t>
      </w:r>
      <w:r w:rsidR="009F70EC">
        <w:t>s</w:t>
      </w:r>
      <w:r>
        <w:t xml:space="preserve"> the full profile of the DMPC transition from 10 °C to 40 °C, with insets for each of the observable transitions in </w:t>
      </w:r>
      <w:r w:rsidRPr="009F70EC">
        <w:rPr>
          <w:b/>
          <w:bCs/>
        </w:rPr>
        <w:t>Figure 1B</w:t>
      </w:r>
      <w:r>
        <w:t xml:space="preserve">, </w:t>
      </w:r>
      <w:r w:rsidRPr="009F70EC">
        <w:rPr>
          <w:b/>
          <w:bCs/>
        </w:rPr>
        <w:t>1C</w:t>
      </w:r>
      <w:r>
        <w:t xml:space="preserve"> and </w:t>
      </w:r>
      <w:r w:rsidRPr="009F70EC">
        <w:rPr>
          <w:b/>
          <w:bCs/>
        </w:rPr>
        <w:t>1D</w:t>
      </w:r>
      <w:r>
        <w:t xml:space="preserve">. Moreover, </w:t>
      </w:r>
      <w:r w:rsidRPr="009F70EC">
        <w:rPr>
          <w:b/>
          <w:bCs/>
        </w:rPr>
        <w:t>Table 1</w:t>
      </w:r>
      <w:r>
        <w:t xml:space="preserve"> present</w:t>
      </w:r>
      <w:r w:rsidR="009F70EC">
        <w:t>s</w:t>
      </w:r>
      <w:r>
        <w:t xml:space="preserve"> the values for each phase transition observed by DLS </w:t>
      </w:r>
      <w:r w:rsidR="009F70EC">
        <w:t>in</w:t>
      </w:r>
      <w:r>
        <w:t xml:space="preserve"> comparison with the temperatures observed using other common techniques. From the Boltzmann regression fitting to </w:t>
      </w:r>
      <w:r w:rsidR="009F70EC">
        <w:t xml:space="preserve">the </w:t>
      </w:r>
      <w:r>
        <w:t>data points</w:t>
      </w:r>
      <w:r w:rsidR="009F70EC">
        <w:t>,</w:t>
      </w:r>
      <w:r>
        <w:t xml:space="preserve"> it was possible to determine the pre-transition of DMPC from </w:t>
      </w:r>
      <w:r w:rsidR="009F70EC">
        <w:t xml:space="preserve">the </w:t>
      </w:r>
      <w:r w:rsidRPr="00417E7D">
        <w:t>L</w:t>
      </w:r>
      <w:r w:rsidRPr="00417E7D">
        <w:rPr>
          <w:vertAlign w:val="subscript"/>
        </w:rPr>
        <w:t xml:space="preserve">β’ </w:t>
      </w:r>
      <w:r w:rsidRPr="00417E7D">
        <w:t>→ P</w:t>
      </w:r>
      <w:r w:rsidRPr="00417E7D">
        <w:rPr>
          <w:vertAlign w:val="subscript"/>
        </w:rPr>
        <w:t>β’</w:t>
      </w:r>
      <w:r>
        <w:rPr>
          <w:vertAlign w:val="subscript"/>
        </w:rPr>
        <w:t xml:space="preserve"> </w:t>
      </w:r>
      <w:r>
        <w:t>phase occurring at 14.66 ± 0.13 °C. This transition was also observed by DSC and fluorescence anisotropy</w:t>
      </w:r>
      <w:r>
        <w:fldChar w:fldCharType="begin"/>
      </w:r>
      <w:r>
        <w:instrText xml:space="preserve"> ADDIN EN.CITE &lt;EndNote&gt;&lt;Cite&gt;&lt;Author&gt;Chang&lt;/Author&gt;&lt;Year&gt;2006&lt;/Year&gt;&lt;RecNum&gt;33&lt;/RecNum&gt;&lt;DisplayText&gt;&lt;style face="superscript"&gt;23&lt;/style&gt;&lt;/DisplayText&gt;&lt;record&gt;&lt;rec-number&gt;33&lt;/rec-number&gt;&lt;foreign-keys&gt;&lt;key app="EN" db-id="d5e9t5vvjfdr22e2psdpfe9bwd2a52x0rx5a" timestamp="1606395118"&gt;33&lt;/key&gt;&lt;key app="ENWeb" db-id=""&gt;0&lt;/key&gt;&lt;/foreign-keys&gt;&lt;ref-type name="Journal Article"&gt;17&lt;/ref-type&gt;&lt;contributors&gt;&lt;authors&gt;&lt;author&gt;Chang, H. H.&lt;/author&gt;&lt;author&gt;Bhagat, R. K.&lt;/author&gt;&lt;author&gt;Tran, R.&lt;/author&gt;&lt;author&gt;Dea, P.&lt;/author&gt;&lt;/authors&gt;&lt;/contributors&gt;&lt;auth-address&gt;Department of Chemistry, Occidental College, Los Angeles, California 90041, USA.&lt;/auth-address&gt;&lt;titles&gt;&lt;title&gt;Subgel studies of dimyristoylphosphatidylcholine bilayers&lt;/title&gt;&lt;secondary-title&gt;J Phys Chem B&lt;/secondary-title&gt;&lt;/titles&gt;&lt;periodical&gt;&lt;full-title&gt;J Phys Chem B&lt;/full-title&gt;&lt;/periodical&gt;&lt;pages&gt;22192-6&lt;/pages&gt;&lt;volume&gt;110&lt;/volume&gt;&lt;number&gt;44&lt;/number&gt;&lt;edition&gt;2006/11/03&lt;/edition&gt;&lt;keywords&gt;&lt;keyword&gt;1,2-Dipalmitoylphosphatidylcholine&lt;/keyword&gt;&lt;keyword&gt;Dimyristoylphosphatidylcholine&lt;/keyword&gt;&lt;keyword&gt;Gels&lt;/keyword&gt;&lt;keyword&gt;Lipid Bilayers/*chemistry&lt;/keyword&gt;&lt;keyword&gt;*Phase Transition&lt;/keyword&gt;&lt;keyword&gt;Temperature&lt;/keyword&gt;&lt;keyword&gt;Water&lt;/keyword&gt;&lt;/keywords&gt;&lt;dates&gt;&lt;year&gt;2006&lt;/year&gt;&lt;pub-dates&gt;&lt;date&gt;Nov 9&lt;/date&gt;&lt;/pub-dates&gt;&lt;/dates&gt;&lt;isbn&gt;1520-6106 (Print)&amp;#xD;1520-5207 (Linking)&lt;/isbn&gt;&lt;accession-num&gt;17078657&lt;/accession-num&gt;&lt;urls&gt;&lt;related-urls&gt;&lt;url&gt;https://www.ncbi.nlm.nih.gov/pubmed/17078657&lt;/url&gt;&lt;/related-urls&gt;&lt;/urls&gt;&lt;electronic-resource-num&gt;10.1021/jp055178s&lt;/electronic-resource-num&gt;&lt;/record&gt;&lt;/Cite&gt;&lt;/EndNote&gt;</w:instrText>
      </w:r>
      <w:r>
        <w:fldChar w:fldCharType="separate"/>
      </w:r>
      <w:r w:rsidRPr="00124C77">
        <w:rPr>
          <w:noProof/>
          <w:vertAlign w:val="superscript"/>
        </w:rPr>
        <w:t>23</w:t>
      </w:r>
      <w:r>
        <w:fldChar w:fldCharType="end"/>
      </w:r>
      <w:r>
        <w:t xml:space="preserve">. However, </w:t>
      </w:r>
      <w:proofErr w:type="spellStart"/>
      <w:r>
        <w:t>Pentak</w:t>
      </w:r>
      <w:proofErr w:type="spellEnd"/>
      <w:r>
        <w:t xml:space="preserve"> </w:t>
      </w:r>
      <w:r w:rsidRPr="007342BD">
        <w:rPr>
          <w:i/>
          <w:iCs/>
        </w:rPr>
        <w:t>et al.</w:t>
      </w:r>
      <w:r>
        <w:t xml:space="preserve"> were unsuccessful to observe this transition by DSC, FTIR, NMR and EPR</w:t>
      </w:r>
      <w:r>
        <w:fldChar w:fldCharType="begin"/>
      </w:r>
      <w:r>
        <w:instrText xml:space="preserve"> ADDIN EN.CITE &lt;EndNote&gt;&lt;Cite&gt;&lt;Author&gt;Pentak&lt;/Author&gt;&lt;Year&gt;2014&lt;/Year&gt;&lt;RecNum&gt;3&lt;/RecNum&gt;&lt;DisplayText&gt;&lt;style face="superscript"&gt;14&lt;/style&gt;&lt;/DisplayText&gt;&lt;record&gt;&lt;rec-number&gt;3&lt;/rec-number&gt;&lt;foreign-keys&gt;&lt;key app="EN" db-id="d5e9t5vvjfdr22e2psdpfe9bwd2a52x0rx5a" timestamp="1604934885"&gt;3&lt;/key&gt;&lt;key app="ENWeb" db-id=""&gt;0&lt;/key&gt;&lt;/foreign-keys&gt;&lt;ref-type name="Journal Article"&gt;17&lt;/ref-type&gt;&lt;contributors&gt;&lt;authors&gt;&lt;author&gt;Pentak, Danuta&lt;/author&gt;&lt;/authors&gt;&lt;/contributors&gt;&lt;titles&gt;&lt;title&gt;Alternative methods of determining phase transition temperatures of phospholipids that constitute liposomes on the example of DPPC and DMPC&lt;/title&gt;&lt;secondary-title&gt;Thermochimica Acta&lt;/secondary-title&gt;&lt;/titles&gt;&lt;periodical&gt;&lt;full-title&gt;Thermochimica Acta&lt;/full-title&gt;&lt;/periodical&gt;&lt;pages&gt;36-44&lt;/pages&gt;&lt;volume&gt;584&lt;/volume&gt;&lt;section&gt;36&lt;/section&gt;&lt;dates&gt;&lt;year&gt;2014&lt;/year&gt;&lt;/dates&gt;&lt;isbn&gt;00406031&lt;/isbn&gt;&lt;urls&gt;&lt;/urls&gt;&lt;electronic-resource-num&gt;10.1016/j.tca.2014.03.020&lt;/electronic-resource-num&gt;&lt;/record&gt;&lt;/Cite&gt;&lt;/EndNote&gt;</w:instrText>
      </w:r>
      <w:r>
        <w:fldChar w:fldCharType="separate"/>
      </w:r>
      <w:r w:rsidRPr="007342BD">
        <w:rPr>
          <w:noProof/>
          <w:vertAlign w:val="superscript"/>
        </w:rPr>
        <w:t>14</w:t>
      </w:r>
      <w:r>
        <w:fldChar w:fldCharType="end"/>
      </w:r>
      <w:r>
        <w:t xml:space="preserve">. From </w:t>
      </w:r>
      <w:r w:rsidRPr="009F70EC">
        <w:rPr>
          <w:b/>
          <w:bCs/>
        </w:rPr>
        <w:t>Figure 1C</w:t>
      </w:r>
      <w:r>
        <w:t xml:space="preserve"> it was possible to determine </w:t>
      </w:r>
      <w:r w:rsidRPr="00711AD2">
        <w:rPr>
          <w:i/>
          <w:iCs/>
        </w:rPr>
        <w:t>T</w:t>
      </w:r>
      <w:r w:rsidRPr="00711AD2">
        <w:rPr>
          <w:i/>
          <w:iCs/>
          <w:vertAlign w:val="subscript"/>
        </w:rPr>
        <w:t>m</w:t>
      </w:r>
      <w:r>
        <w:t xml:space="preserve"> and </w:t>
      </w:r>
      <w:r w:rsidRPr="00711AD2">
        <w:rPr>
          <w:i/>
          <w:iCs/>
        </w:rPr>
        <w:t>B</w:t>
      </w:r>
      <w:r>
        <w:t xml:space="preserve"> of the transition from </w:t>
      </w:r>
      <w:r w:rsidR="009F70EC">
        <w:t xml:space="preserve">the </w:t>
      </w:r>
      <w:r w:rsidRPr="00417E7D">
        <w:t>P</w:t>
      </w:r>
      <w:r w:rsidRPr="00417E7D">
        <w:rPr>
          <w:vertAlign w:val="subscript"/>
        </w:rPr>
        <w:t>β’</w:t>
      </w:r>
      <w:r w:rsidRPr="00417E7D">
        <w:t xml:space="preserve">→ </w:t>
      </w:r>
      <w:r>
        <w:t>L</w:t>
      </w:r>
      <w:r w:rsidRPr="007342BD">
        <w:rPr>
          <w:vertAlign w:val="subscript"/>
        </w:rPr>
        <w:t>α</w:t>
      </w:r>
      <w:r>
        <w:t xml:space="preserve"> phase as 24.03 ± 0.05 °C and 591.3, respectively. The value of </w:t>
      </w:r>
      <w:r w:rsidRPr="00711AD2">
        <w:rPr>
          <w:i/>
          <w:iCs/>
        </w:rPr>
        <w:t>T</w:t>
      </w:r>
      <w:r w:rsidRPr="00711AD2">
        <w:rPr>
          <w:i/>
          <w:iCs/>
          <w:vertAlign w:val="subscript"/>
        </w:rPr>
        <w:t>m</w:t>
      </w:r>
      <w:r>
        <w:t xml:space="preserve"> agreed with the</w:t>
      </w:r>
      <w:r w:rsidR="009F70EC">
        <w:t xml:space="preserve"> value</w:t>
      </w:r>
      <w:r>
        <w:t xml:space="preserve"> described in the literature. Interestingly, a less marked transition was also found at 33.10 ± 0.63 °C. This transition was firstly observed by </w:t>
      </w:r>
      <w:proofErr w:type="spellStart"/>
      <w:r>
        <w:t>Pentak</w:t>
      </w:r>
      <w:proofErr w:type="spellEnd"/>
      <w:r>
        <w:t xml:space="preserve"> </w:t>
      </w:r>
      <w:r w:rsidRPr="007342BD">
        <w:rPr>
          <w:i/>
          <w:iCs/>
        </w:rPr>
        <w:t>et al.</w:t>
      </w:r>
      <w:r>
        <w:rPr>
          <w:i/>
          <w:iCs/>
        </w:rPr>
        <w:fldChar w:fldCharType="begin"/>
      </w:r>
      <w:r>
        <w:rPr>
          <w:i/>
          <w:iCs/>
        </w:rPr>
        <w:instrText xml:space="preserve"> ADDIN EN.CITE &lt;EndNote&gt;&lt;Cite&gt;&lt;Author&gt;Pentak&lt;/Author&gt;&lt;Year&gt;2014&lt;/Year&gt;&lt;RecNum&gt;3&lt;/RecNum&gt;&lt;DisplayText&gt;&lt;style face="superscript"&gt;14&lt;/style&gt;&lt;/DisplayText&gt;&lt;record&gt;&lt;rec-number&gt;3&lt;/rec-number&gt;&lt;foreign-keys&gt;&lt;key app="EN" db-id="d5e9t5vvjfdr22e2psdpfe9bwd2a52x0rx5a" timestamp="1604934885"&gt;3&lt;/key&gt;&lt;key app="ENWeb" db-id=""&gt;0&lt;/key&gt;&lt;/foreign-keys&gt;&lt;ref-type name="Journal Article"&gt;17&lt;/ref-type&gt;&lt;contributors&gt;&lt;authors&gt;&lt;author&gt;Pentak, Danuta&lt;/author&gt;&lt;/authors&gt;&lt;/contributors&gt;&lt;titles&gt;&lt;title&gt;Alternative methods of determining phase transition temperatures of phospholipids that constitute liposomes on the example of DPPC and DMPC&lt;/title&gt;&lt;secondary-title&gt;Thermochimica Acta&lt;/secondary-title&gt;&lt;/titles&gt;&lt;periodical&gt;&lt;full-title&gt;Thermochimica Acta&lt;/full-title&gt;&lt;/periodical&gt;&lt;pages&gt;36-44&lt;/pages&gt;&lt;volume&gt;584&lt;/volume&gt;&lt;section&gt;36&lt;/section&gt;&lt;dates&gt;&lt;year&gt;2014&lt;/year&gt;&lt;/dates&gt;&lt;isbn&gt;00406031&lt;/isbn&gt;&lt;urls&gt;&lt;/urls&gt;&lt;electronic-resource-num&gt;10.1016/j.tca.2014.03.020&lt;/electronic-resource-num&gt;&lt;/record&gt;&lt;/Cite&gt;&lt;/EndNote&gt;</w:instrText>
      </w:r>
      <w:r>
        <w:rPr>
          <w:i/>
          <w:iCs/>
        </w:rPr>
        <w:fldChar w:fldCharType="separate"/>
      </w:r>
      <w:r w:rsidRPr="007342BD">
        <w:rPr>
          <w:i/>
          <w:iCs/>
          <w:noProof/>
          <w:vertAlign w:val="superscript"/>
        </w:rPr>
        <w:t>14</w:t>
      </w:r>
      <w:r>
        <w:rPr>
          <w:i/>
          <w:iCs/>
        </w:rPr>
        <w:fldChar w:fldCharType="end"/>
      </w:r>
      <w:r>
        <w:t xml:space="preserve"> by DSC and FTIR</w:t>
      </w:r>
      <w:r w:rsidR="009F70EC">
        <w:t>;</w:t>
      </w:r>
      <w:r>
        <w:t xml:space="preserve"> however</w:t>
      </w:r>
      <w:r w:rsidR="009F70EC">
        <w:t>,</w:t>
      </w:r>
      <w:r>
        <w:t xml:space="preserve"> the authors</w:t>
      </w:r>
      <w:r w:rsidRPr="007342BD">
        <w:rPr>
          <w:i/>
          <w:iCs/>
        </w:rPr>
        <w:t xml:space="preserve"> </w:t>
      </w:r>
      <w:r>
        <w:t xml:space="preserve">were not able to observe this latter transition by the other tested techniques (EPR and NMR). This transition at higher temperatures may be due to the </w:t>
      </w:r>
      <w:r w:rsidRPr="007A7220">
        <w:t>spontaneous form</w:t>
      </w:r>
      <w:r>
        <w:t xml:space="preserve">ation of some </w:t>
      </w:r>
      <w:r w:rsidRPr="007A7220">
        <w:t xml:space="preserve">MLVs from extruded </w:t>
      </w:r>
      <w:r>
        <w:t>LUV</w:t>
      </w:r>
      <w:r w:rsidRPr="007A7220">
        <w:t>s</w:t>
      </w:r>
      <w:r>
        <w:fldChar w:fldCharType="begin"/>
      </w:r>
      <w:r>
        <w:instrText xml:space="preserve"> ADDIN EN.CITE &lt;EndNote&gt;&lt;Cite&gt;&lt;Author&gt;Gorshkova&lt;/Author&gt;&lt;Year&gt;2017&lt;/Year&gt;&lt;RecNum&gt;38&lt;/RecNum&gt;&lt;DisplayText&gt;&lt;style face="superscript"&gt;24&lt;/style&gt;&lt;/DisplayText&gt;&lt;record&gt;&lt;rec-number&gt;38&lt;/rec-number&gt;&lt;foreign-keys&gt;&lt;key app="EN" db-id="d5e9t5vvjfdr22e2psdpfe9bwd2a52x0rx5a" timestamp="1606928460"&gt;38&lt;/key&gt;&lt;key app="ENWeb" db-id=""&gt;0&lt;/key&gt;&lt;/foreign-keys&gt;&lt;ref-type name="Journal Article"&gt;17&lt;/ref-type&gt;&lt;contributors&gt;&lt;authors&gt;&lt;author&gt;Gorshkova, Yu E.&lt;/author&gt;&lt;author&gt;Ivankov, O. I.&lt;/author&gt;&lt;/authors&gt;&lt;/contributors&gt;&lt;titles&gt;&lt;title&gt;Structure and phase transitions of the multilamellar DMPC membranes in presence of the DMSO and DESO&lt;/title&gt;&lt;secondary-title&gt;Journal of Physics: Conference Series&lt;/secondary-title&gt;&lt;/titles&gt;&lt;periodical&gt;&lt;full-title&gt;Journal of Physics: Conference Series&lt;/full-title&gt;&lt;/periodical&gt;&lt;volume&gt;848&lt;/volume&gt;&lt;section&gt;012014&lt;/section&gt;&lt;dates&gt;&lt;year&gt;2017&lt;/year&gt;&lt;/dates&gt;&lt;isbn&gt;1742-6588&amp;#xD;1742-6596&lt;/isbn&gt;&lt;urls&gt;&lt;/urls&gt;&lt;electronic-resource-num&gt;10.1088/1742-6596/848/1/012014&lt;/electronic-resource-num&gt;&lt;/record&gt;&lt;/Cite&gt;&lt;/EndNote&gt;</w:instrText>
      </w:r>
      <w:r>
        <w:fldChar w:fldCharType="separate"/>
      </w:r>
      <w:r w:rsidRPr="00124C77">
        <w:rPr>
          <w:noProof/>
          <w:vertAlign w:val="superscript"/>
        </w:rPr>
        <w:t>24</w:t>
      </w:r>
      <w:r>
        <w:fldChar w:fldCharType="end"/>
      </w:r>
      <w:r>
        <w:t xml:space="preserve"> during the storage time, as the electrical neutral charge of DMPC liposomes makes them more prone to aggregation.</w:t>
      </w:r>
    </w:p>
    <w:p w14:paraId="6C0DDD7B" w14:textId="77777777" w:rsidR="009F70EC" w:rsidRPr="007342BD" w:rsidRDefault="009F70EC" w:rsidP="00F05F43"/>
    <w:p w14:paraId="3B140719" w14:textId="30D2D192" w:rsidR="00593CFE" w:rsidRDefault="00593CFE" w:rsidP="00F05F43">
      <w:proofErr w:type="gramStart"/>
      <w:r>
        <w:t>In order to</w:t>
      </w:r>
      <w:proofErr w:type="gramEnd"/>
      <w:r>
        <w:t xml:space="preserve"> test the applicability of this protocol to unveil possible biophysical perturbations produced by interaction of cell membrane biomimetic models with chemical entities with biological interest, the thermotropic study of </w:t>
      </w:r>
      <w:r w:rsidR="009F70EC">
        <w:t xml:space="preserve">the </w:t>
      </w:r>
      <w:r>
        <w:t>DMPC system was also performed in the presence of CF, ACV,</w:t>
      </w:r>
      <w:r w:rsidDel="001676FC">
        <w:t xml:space="preserve"> </w:t>
      </w:r>
      <w:r>
        <w:t xml:space="preserve">DCF and RSV. Thus, </w:t>
      </w:r>
      <w:r w:rsidRPr="009F70EC">
        <w:rPr>
          <w:b/>
          <w:bCs/>
        </w:rPr>
        <w:t>Figure 2</w:t>
      </w:r>
      <w:r w:rsidRPr="001B41BE">
        <w:t xml:space="preserve"> </w:t>
      </w:r>
      <w:r w:rsidR="009F70EC">
        <w:t>shows</w:t>
      </w:r>
      <w:r w:rsidRPr="001B41BE">
        <w:t xml:space="preserve"> the sigmoidal profile</w:t>
      </w:r>
      <w:r>
        <w:t>s</w:t>
      </w:r>
      <w:r w:rsidRPr="001B41BE">
        <w:t xml:space="preserve"> of </w:t>
      </w:r>
      <w:r w:rsidR="009F70EC">
        <w:t xml:space="preserve">the </w:t>
      </w:r>
      <w:r w:rsidRPr="001B41BE">
        <w:t>DMPC phase transition from L</w:t>
      </w:r>
      <w:r w:rsidRPr="001B41BE">
        <w:rPr>
          <w:vertAlign w:val="subscript"/>
        </w:rPr>
        <w:t xml:space="preserve">β’ </w:t>
      </w:r>
      <w:r w:rsidRPr="00417E7D">
        <w:t>→</w:t>
      </w:r>
      <w:r w:rsidRPr="001B41BE">
        <w:rPr>
          <w:vertAlign w:val="subscript"/>
        </w:rPr>
        <w:t xml:space="preserve"> </w:t>
      </w:r>
      <w:r w:rsidRPr="001B41BE">
        <w:t>L</w:t>
      </w:r>
      <w:r w:rsidRPr="001B41BE">
        <w:rPr>
          <w:vertAlign w:val="subscript"/>
        </w:rPr>
        <w:t xml:space="preserve">α </w:t>
      </w:r>
      <w:r w:rsidRPr="001B41BE">
        <w:t>in the absence</w:t>
      </w:r>
      <w:r>
        <w:t xml:space="preserve"> (black dots and lines) and in the presence of each of these compounds (grey dots and lines). From the sigmoidal profiles obtained, it was possible to determine the </w:t>
      </w:r>
      <w:r w:rsidRPr="00711AD2">
        <w:rPr>
          <w:i/>
          <w:iCs/>
        </w:rPr>
        <w:t>T</w:t>
      </w:r>
      <w:r w:rsidRPr="00711AD2">
        <w:rPr>
          <w:i/>
          <w:iCs/>
          <w:vertAlign w:val="subscript"/>
        </w:rPr>
        <w:t>m</w:t>
      </w:r>
      <w:r>
        <w:t xml:space="preserve"> and </w:t>
      </w:r>
      <w:r w:rsidRPr="00711AD2">
        <w:rPr>
          <w:i/>
          <w:iCs/>
        </w:rPr>
        <w:t>B</w:t>
      </w:r>
      <w:r>
        <w:t xml:space="preserve"> by a modified Boltzmann regression fitting curve and the results are presented in </w:t>
      </w:r>
      <w:r w:rsidRPr="009F70EC">
        <w:rPr>
          <w:b/>
          <w:bCs/>
        </w:rPr>
        <w:t>Table 2</w:t>
      </w:r>
      <w:r>
        <w:t>. With these studies</w:t>
      </w:r>
      <w:r w:rsidR="009F70EC">
        <w:t>,</w:t>
      </w:r>
      <w:r>
        <w:t xml:space="preserve"> it is intended to show that the technique presented in this protocol can be applied to a varied range of chemical structures. </w:t>
      </w:r>
    </w:p>
    <w:p w14:paraId="2E06388C" w14:textId="77777777" w:rsidR="009F70EC" w:rsidRDefault="009F70EC" w:rsidP="00F05F43"/>
    <w:p w14:paraId="0A611683" w14:textId="626C5AA5" w:rsidR="00593CFE" w:rsidRDefault="00593CFE" w:rsidP="00F05F43">
      <w:r>
        <w:t>CF is a small amphiphilic molecule that has been widely investigated due to its potential antioxidant activity</w:t>
      </w:r>
      <w:r>
        <w:fldChar w:fldCharType="begin"/>
      </w:r>
      <w:r>
        <w:instrText xml:space="preserve"> ADDIN EN.CITE &lt;EndNote&gt;&lt;Cite&gt;&lt;Author&gt;Sharma&lt;/Author&gt;&lt;Year&gt;2020&lt;/Year&gt;&lt;RecNum&gt;24&lt;/RecNum&gt;&lt;DisplayText&gt;&lt;style face="superscript"&gt;25&lt;/style&gt;&lt;/DisplayText&gt;&lt;record&gt;&lt;rec-number&gt;24&lt;/rec-number&gt;&lt;foreign-keys&gt;&lt;key app="EN" db-id="d5e9t5vvjfdr22e2psdpfe9bwd2a52x0rx5a" timestamp="1606323265"&gt;24&lt;/key&gt;&lt;key app="ENWeb" db-id=""&gt;0&lt;/key&gt;&lt;/foreign-keys&gt;&lt;ref-type name="Journal Article"&gt;17&lt;/ref-type&gt;&lt;contributors&gt;&lt;authors&gt;&lt;author&gt;Sharma, V. K.&lt;/author&gt;&lt;author&gt;Srinivasan, H.&lt;/author&gt;&lt;author&gt;Sakai, V. G.&lt;/author&gt;&lt;author&gt;Mitra, S.&lt;/author&gt;&lt;/authors&gt;&lt;/contributors&gt;&lt;auth-address&gt;Bhabha Atom Res Ctr, Div Solid State Phys, Mumbai 400085, Maharashtra, India&amp;#xD;Homi Bhabha Natl Inst, Mumbai 400094, Maharashtra, India&amp;#xD;Rutherford Appleton Lab, Sci &amp;amp; Technol Facil Council, ISIS Pulsed Neutron &amp;amp; Muon Facil, Didcot OX11 0QX, Oxon, England&lt;/auth-address&gt;&lt;titles&gt;&lt;title&gt;Caffeine modulates the dynamics of DODAB membranes: Role of the physical state of the bilayer&lt;/title&gt;&lt;secondary-title&gt;Journal of Applied Physics&lt;/secondary-title&gt;&lt;alt-title&gt;J Appl Phys&lt;/alt-title&gt;&lt;/titles&gt;&lt;periodical&gt;&lt;full-title&gt;Journal of Applied Physics&lt;/full-title&gt;&lt;abbr-1&gt;J Appl Phys&lt;/abbr-1&gt;&lt;/periodical&gt;&lt;alt-periodical&gt;&lt;full-title&gt;Journal of Applied Physics&lt;/full-title&gt;&lt;abbr-1&gt;J Appl Phys&lt;/abbr-1&gt;&lt;/alt-periodical&gt;&lt;volume&gt;128&lt;/volume&gt;&lt;number&gt;15&lt;/number&gt;&lt;keywords&gt;&lt;keyword&gt;molecular-dynamics&lt;/keyword&gt;&lt;keyword&gt;diffusion&lt;/keyword&gt;&lt;keyword&gt;solubilization&lt;/keyword&gt;&lt;keyword&gt;phospholipids&lt;/keyword&gt;&lt;keyword&gt;vesicles&lt;/keyword&gt;&lt;keyword&gt;fluidity&lt;/keyword&gt;&lt;keyword&gt;bromide&lt;/keyword&gt;&lt;keyword&gt;motion&lt;/keyword&gt;&lt;keyword&gt;lipids&lt;/keyword&gt;&lt;keyword&gt;drugs&lt;/keyword&gt;&lt;/keywords&gt;&lt;dates&gt;&lt;year&gt;2020&lt;/year&gt;&lt;pub-dates&gt;&lt;date&gt;Oct 21&lt;/date&gt;&lt;/pub-dates&gt;&lt;/dates&gt;&lt;isbn&gt;0021-8979&lt;/isbn&gt;&lt;accession-num&gt;WOS:000585805100001&lt;/accession-num&gt;&lt;urls&gt;&lt;related-urls&gt;&lt;url&gt;&lt;style face="underline" font="default" size="100%"&gt;&amp;lt;Go to ISI&amp;gt;://WOS:000585805100001&lt;/style&gt;&lt;/url&gt;&lt;/related-urls&gt;&lt;/urls&gt;&lt;electronic-resource-num&gt;10.1063/5.0027953&lt;/electronic-resource-num&gt;&lt;language&gt;English&lt;/language&gt;&lt;/record&gt;&lt;/Cite&gt;&lt;/EndNote&gt;</w:instrText>
      </w:r>
      <w:r>
        <w:fldChar w:fldCharType="separate"/>
      </w:r>
      <w:r w:rsidRPr="00124C77">
        <w:rPr>
          <w:noProof/>
          <w:vertAlign w:val="superscript"/>
        </w:rPr>
        <w:t>25</w:t>
      </w:r>
      <w:r>
        <w:fldChar w:fldCharType="end"/>
      </w:r>
      <w:r>
        <w:t xml:space="preserve"> and in previous studies with lipid membranes it was found that it has </w:t>
      </w:r>
      <w:r w:rsidR="009F70EC">
        <w:t xml:space="preserve">the </w:t>
      </w:r>
      <w:r>
        <w:t xml:space="preserve">ability to incorporate </w:t>
      </w:r>
      <w:r w:rsidR="009F70EC">
        <w:t>i</w:t>
      </w:r>
      <w:r>
        <w:t>n the lipid bilayers at the headgroup-acyl chain interface, promoting a decrease in the membrane fluidity through formation of local water pockets at this interface</w:t>
      </w:r>
      <w:r>
        <w:fldChar w:fldCharType="begin">
          <w:fldData xml:space="preserve">PEVuZE5vdGU+PENpdGU+PEF1dGhvcj5TaGFybWE8L0F1dGhvcj48WWVhcj4yMDIwPC9ZZWFyPjxS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</w:fldData>
        </w:fldChar>
      </w:r>
      <w:r>
        <w:instrText xml:space="preserve"> ADDIN EN.CITE </w:instrText>
      </w:r>
      <w:r>
        <w:fldChar w:fldCharType="begin">
          <w:fldData xml:space="preserve">PEVuZE5vdGU+PENpdGU+PEF1dGhvcj5TaGFybWE8L0F1dGhvcj48WWVhcj4yMDIwPC9ZZWFyPjxS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</w:fldData>
        </w:fldChar>
      </w:r>
      <w:r>
        <w:instrText xml:space="preserve"> ADDIN EN.CITE.DATA </w:instrText>
      </w:r>
      <w:r>
        <w:fldChar w:fldCharType="end"/>
      </w:r>
      <w:r>
        <w:fldChar w:fldCharType="separate"/>
      </w:r>
      <w:r w:rsidRPr="00124C77">
        <w:rPr>
          <w:noProof/>
          <w:vertAlign w:val="superscript"/>
        </w:rPr>
        <w:t>25,26</w:t>
      </w:r>
      <w:r>
        <w:fldChar w:fldCharType="end"/>
      </w:r>
      <w:r>
        <w:t xml:space="preserve">. In the present study, CF does not </w:t>
      </w:r>
      <w:r w:rsidR="009F70EC">
        <w:t xml:space="preserve">significantly </w:t>
      </w:r>
      <w:r>
        <w:t xml:space="preserve">change the </w:t>
      </w:r>
      <w:r w:rsidRPr="00124C77">
        <w:rPr>
          <w:i/>
          <w:iCs/>
        </w:rPr>
        <w:t>T</w:t>
      </w:r>
      <w:r w:rsidRPr="00124C77">
        <w:rPr>
          <w:i/>
          <w:iCs/>
          <w:vertAlign w:val="subscript"/>
        </w:rPr>
        <w:t>m</w:t>
      </w:r>
      <w:r>
        <w:t xml:space="preserve"> (24.12 °C)</w:t>
      </w:r>
      <w:r w:rsidR="009F70EC">
        <w:t>;</w:t>
      </w:r>
      <w:r>
        <w:t xml:space="preserve"> however, the addition of this compound to the lipid system increased the cooperativity of the transition (870.4) as can be </w:t>
      </w:r>
      <w:r>
        <w:lastRenderedPageBreak/>
        <w:t xml:space="preserve">seen in </w:t>
      </w:r>
      <w:r w:rsidRPr="009F70EC">
        <w:rPr>
          <w:b/>
          <w:bCs/>
        </w:rPr>
        <w:t>Figure 2A</w:t>
      </w:r>
      <w:r>
        <w:t>, which is in line with the studies presented in the literature</w:t>
      </w:r>
      <w:r>
        <w:fldChar w:fldCharType="begin">
          <w:fldData xml:space="preserve">PEVuZE5vdGU+PENpdGU+PEF1dGhvcj5LaG9uZGtlcjwvQXV0aG9yPjxZZWFyPjIwMTc8L1llYXI+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</w:fldData>
        </w:fldChar>
      </w:r>
      <w:r>
        <w:instrText xml:space="preserve"> ADDIN EN.CITE </w:instrText>
      </w:r>
      <w:r>
        <w:fldChar w:fldCharType="begin">
          <w:fldData xml:space="preserve">PEVuZE5vdGU+PENpdGU+PEF1dGhvcj5LaG9uZGtlcjwvQXV0aG9yPjxZZWFyPjIwMTc8L1llYXI+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</w:fldData>
        </w:fldChar>
      </w:r>
      <w:r>
        <w:instrText xml:space="preserve"> ADDIN EN.CITE.DATA </w:instrText>
      </w:r>
      <w:r>
        <w:fldChar w:fldCharType="end"/>
      </w:r>
      <w:r>
        <w:fldChar w:fldCharType="separate"/>
      </w:r>
      <w:r w:rsidRPr="00124C77">
        <w:rPr>
          <w:noProof/>
          <w:vertAlign w:val="superscript"/>
        </w:rPr>
        <w:t>25,26</w:t>
      </w:r>
      <w:r>
        <w:fldChar w:fldCharType="end"/>
      </w:r>
      <w:r>
        <w:t xml:space="preserve">. Since the cooperativity reflects the lipid organization, increased values of cooperativity are correlated with </w:t>
      </w:r>
      <w:r w:rsidR="009F70EC">
        <w:t xml:space="preserve">a </w:t>
      </w:r>
      <w:r>
        <w:t>faster lipid transition between phases, which in turn suggest</w:t>
      </w:r>
      <w:r w:rsidR="009F70EC">
        <w:t>s</w:t>
      </w:r>
      <w:r>
        <w:t xml:space="preserve"> an increased lipid organization on the bilayer with decreased fluidity</w:t>
      </w:r>
      <w:r>
        <w:fldChar w:fldCharType="begin"/>
      </w:r>
      <w:r>
        <w:instrText xml:space="preserve"> ADDIN EN.CITE &lt;EndNote&gt;&lt;Cite&gt;&lt;Author&gt;Jain&lt;/Author&gt;&lt;Year&gt;1977&lt;/Year&gt;&lt;RecNum&gt;26&lt;/RecNum&gt;&lt;DisplayText&gt;&lt;style face="superscript"&gt;27&lt;/style&gt;&lt;/DisplayText&gt;&lt;record&gt;&lt;rec-number&gt;26&lt;/rec-number&gt;&lt;foreign-keys&gt;&lt;key app="EN" db-id="d5e9t5vvjfdr22e2psdpfe9bwd2a52x0rx5a" timestamp="1606327041"&gt;26&lt;/key&gt;&lt;key app="ENWeb" db-id=""&gt;0&lt;/key&gt;&lt;/foreign-keys&gt;&lt;ref-type name="Journal Article"&gt;17&lt;/ref-type&gt;&lt;contributors&gt;&lt;authors&gt;&lt;author&gt;Jain, Mahendra Kumar&lt;/author&gt;&lt;author&gt;Wu, Nora Min&lt;/author&gt;&lt;/authors&gt;&lt;/contributors&gt;&lt;titles&gt;&lt;title&gt;Effect of small molecules on the dipalmitoyl lecithin liposomal bilayer: III. Phase transition in lipid bilayer&lt;/title&gt;&lt;secondary-title&gt;The Journal of Membrane Biology&lt;/secondary-title&gt;&lt;/titles&gt;&lt;periodical&gt;&lt;full-title&gt;The Journal of Membrane Biology&lt;/full-title&gt;&lt;/periodical&gt;&lt;pages&gt;157-201&lt;/pages&gt;&lt;volume&gt;34&lt;/volume&gt;&lt;number&gt;1&lt;/number&gt;&lt;section&gt;157&lt;/section&gt;&lt;dates&gt;&lt;year&gt;1977&lt;/year&gt;&lt;/dates&gt;&lt;isbn&gt;0022-2631&amp;#xD;1432-1424&lt;/isbn&gt;&lt;urls&gt;&lt;/urls&gt;&lt;electronic-resource-num&gt;10.1007/bf01870299&lt;/electronic-resource-num&gt;&lt;/record&gt;&lt;/Cite&gt;&lt;/EndNote&gt;</w:instrText>
      </w:r>
      <w:r>
        <w:fldChar w:fldCharType="separate"/>
      </w:r>
      <w:r w:rsidRPr="00124C77">
        <w:rPr>
          <w:noProof/>
          <w:vertAlign w:val="superscript"/>
        </w:rPr>
        <w:t>27</w:t>
      </w:r>
      <w:r>
        <w:fldChar w:fldCharType="end"/>
      </w:r>
      <w:r>
        <w:t>. This decreased fluidity can be correlated with the preferred location of the CF on the bilayers (on the interface of headgroups region and the acyl chains) as previously documented</w:t>
      </w:r>
      <w:r>
        <w:fldChar w:fldCharType="begin"/>
      </w:r>
      <w:r>
        <w:instrText xml:space="preserve"> ADDIN EN.CITE &lt;EndNote&gt;&lt;Cite&gt;&lt;Author&gt;Khondker&lt;/Author&gt;&lt;Year&gt;2017&lt;/Year&gt;&lt;RecNum&gt;25&lt;/RecNum&gt;&lt;DisplayText&gt;&lt;style face="superscript"&gt;26&lt;/style&gt;&lt;/DisplayText&gt;&lt;record&gt;&lt;rec-number&gt;25&lt;/rec-number&gt;&lt;foreign-keys&gt;&lt;key app="EN" db-id="d5e9t5vvjfdr22e2psdpfe9bwd2a52x0rx5a" timestamp="1606324094"&gt;25&lt;/key&gt;&lt;key app="ENWeb" db-id=""&gt;0&lt;/key&gt;&lt;/foreign-keys&gt;&lt;ref-type name="Journal Article"&gt;17&lt;/ref-type&gt;&lt;contributors&gt;&lt;authors&gt;&lt;author&gt;Khondker, A.&lt;/author&gt;&lt;author&gt;Dhaliwal, A.&lt;/author&gt;&lt;author&gt;Alsop, R. J.&lt;/author&gt;&lt;author&gt;Tang, J.&lt;/author&gt;&lt;author&gt;Backholm, M.&lt;/author&gt;&lt;author&gt;Shi, A. C.&lt;/author&gt;&lt;author&gt;Rheinstadter, M. C.&lt;/author&gt;&lt;/authors&gt;&lt;/contributors&gt;&lt;auth-address&gt;Department of Physics and Astronomy, McMaster University, ABB-241, 1280 Main Street West, Hamilton, Ontario L8S 4M1, Canada. rheinstadter@mcmaster.ca.&amp;#xD;Department of Physics and Astronomy, McMaster University, ABB-241, 1280 Main Street West, Hamilton, Ontario L8S 4M1, Canada. rheinstadter@mcmaster.ca and Department of Applied Physics, Aalto University, Helsinki, Finland.&lt;/auth-address&gt;&lt;titles&gt;&lt;title&gt;Partitioning of caffeine in lipid bilayers reduces membrane fluidity and increases membrane thickness&lt;/title&gt;&lt;secondary-title&gt;Phys Chem Chem Phys&lt;/secondary-title&gt;&lt;/titles&gt;&lt;periodical&gt;&lt;full-title&gt;Phys Chem Chem Phys&lt;/full-title&gt;&lt;/periodical&gt;&lt;pages&gt;7101-7111&lt;/pages&gt;&lt;volume&gt;19&lt;/volume&gt;&lt;number&gt;10&lt;/number&gt;&lt;edition&gt;2017/02/24&lt;/edition&gt;&lt;keywords&gt;&lt;keyword&gt;Caffeine/*chemistry&lt;/keyword&gt;&lt;keyword&gt;Lipid Bilayers/*chemistry&lt;/keyword&gt;&lt;keyword&gt;Membrane Fluidity/*physiology&lt;/keyword&gt;&lt;keyword&gt;Molecular Dynamics Simulation&lt;/keyword&gt;&lt;keyword&gt;Phosphatidylcholines/chemistry&lt;/keyword&gt;&lt;keyword&gt;X-Ray Diffraction&lt;/keyword&gt;&lt;/keywords&gt;&lt;dates&gt;&lt;year&gt;2017&lt;/year&gt;&lt;pub-dates&gt;&lt;date&gt;Mar 8&lt;/date&gt;&lt;/pub-dates&gt;&lt;/dates&gt;&lt;isbn&gt;1463-9084 (Electronic)&amp;#xD;1463-9076 (Linking)&lt;/isbn&gt;&lt;accession-num&gt;28229140&lt;/accession-num&gt;&lt;urls&gt;&lt;related-urls&gt;&lt;url&gt;https://www.ncbi.nlm.nih.gov/pubmed/28229140&lt;/url&gt;&lt;/related-urls&gt;&lt;/urls&gt;&lt;electronic-resource-num&gt;10.1039/c6cp08104e&lt;/electronic-resource-num&gt;&lt;/record&gt;&lt;/Cite&gt;&lt;/EndNote&gt;</w:instrText>
      </w:r>
      <w:r>
        <w:fldChar w:fldCharType="separate"/>
      </w:r>
      <w:r w:rsidRPr="00124C77">
        <w:rPr>
          <w:noProof/>
          <w:vertAlign w:val="superscript"/>
        </w:rPr>
        <w:t>26</w:t>
      </w:r>
      <w:r>
        <w:fldChar w:fldCharType="end"/>
      </w:r>
      <w:r>
        <w:t>.</w:t>
      </w:r>
    </w:p>
    <w:p w14:paraId="75FA5F7B" w14:textId="77777777" w:rsidR="009F70EC" w:rsidRDefault="009F70EC" w:rsidP="00F05F43"/>
    <w:p w14:paraId="49A95D8E" w14:textId="79B094D0" w:rsidR="00593CFE" w:rsidRDefault="00593CFE" w:rsidP="00F05F43">
      <w:r>
        <w:t xml:space="preserve">ACV is an antiviral drug used for the treatment of </w:t>
      </w:r>
      <w:r w:rsidRPr="0094149D">
        <w:rPr>
          <w:i/>
          <w:iCs/>
        </w:rPr>
        <w:t>herpes simplex</w:t>
      </w:r>
      <w:r>
        <w:fldChar w:fldCharType="begin">
          <w:fldData xml:space="preserve">PEVuZE5vdGU+PENpdGU+PEF1dGhvcj5IYXNzYW48L0F1dGhvcj48WWVhcj4yMDIwPC9ZZWFyPjxS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</w:fldData>
        </w:fldChar>
      </w:r>
      <w:r>
        <w:instrText xml:space="preserve"> ADDIN EN.CITE </w:instrText>
      </w:r>
      <w:r>
        <w:fldChar w:fldCharType="begin">
          <w:fldData xml:space="preserve">PEVuZE5vdGU+PENpdGU+PEF1dGhvcj5IYXNzYW48L0F1dGhvcj48WWVhcj4yMDIwPC9ZZWFyPjxS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</w:fldData>
        </w:fldChar>
      </w:r>
      <w:r>
        <w:instrText xml:space="preserve"> ADDIN EN.CITE.DATA </w:instrText>
      </w:r>
      <w:r>
        <w:fldChar w:fldCharType="end"/>
      </w:r>
      <w:r>
        <w:fldChar w:fldCharType="separate"/>
      </w:r>
      <w:r w:rsidRPr="00124C77">
        <w:rPr>
          <w:noProof/>
          <w:vertAlign w:val="superscript"/>
        </w:rPr>
        <w:t>28</w:t>
      </w:r>
      <w:r>
        <w:fldChar w:fldCharType="end"/>
      </w:r>
      <w:r>
        <w:t xml:space="preserve"> and little is known about its interaction with biomimetic models of</w:t>
      </w:r>
      <w:r w:rsidRPr="00C767CC">
        <w:t xml:space="preserve"> </w:t>
      </w:r>
      <w:r>
        <w:t xml:space="preserve">cell membranes. Herein, it is possible to observe that its addition to the DMPC system causes no significant changes in </w:t>
      </w:r>
      <w:r w:rsidRPr="006B71DB">
        <w:rPr>
          <w:i/>
          <w:iCs/>
        </w:rPr>
        <w:t>T</w:t>
      </w:r>
      <w:r w:rsidRPr="006B71DB">
        <w:rPr>
          <w:i/>
          <w:iCs/>
          <w:vertAlign w:val="subscript"/>
        </w:rPr>
        <w:t>m</w:t>
      </w:r>
      <w:r>
        <w:t xml:space="preserve"> but provoke</w:t>
      </w:r>
      <w:r w:rsidR="009F70EC">
        <w:t>s</w:t>
      </w:r>
      <w:r>
        <w:t xml:space="preserve"> a significant increase in the cooperativity of the system. Once again, </w:t>
      </w:r>
      <w:r w:rsidR="009F70EC">
        <w:t>as</w:t>
      </w:r>
      <w:r>
        <w:t xml:space="preserve"> the cooperativity is intimately connected with the mean size of the ordered or fluid regions existing at different stages of the transition, this means that a</w:t>
      </w:r>
      <w:r w:rsidR="009F70EC">
        <w:t xml:space="preserve"> </w:t>
      </w:r>
      <w:r>
        <w:t>high cooperative process is characterized as a transition where the fluid regions increase rapidly simultaneously with a fast decrease of ordered regions</w:t>
      </w:r>
      <w:r>
        <w:fldChar w:fldCharType="begin"/>
      </w:r>
      <w:r>
        <w:instrText xml:space="preserve"> ADDIN EN.CITE &lt;EndNote&gt;&lt;Cite&gt;&lt;Author&gt;Marsh&lt;/Author&gt;&lt;Year&gt;1977&lt;/Year&gt;&lt;RecNum&gt;28&lt;/RecNum&gt;&lt;DisplayText&gt;&lt;style face="superscript"&gt;29&lt;/style&gt;&lt;/DisplayText&gt;&lt;record&gt;&lt;rec-number&gt;28&lt;/rec-number&gt;&lt;foreign-keys&gt;&lt;key app="EN" db-id="d5e9t5vvjfdr22e2psdpfe9bwd2a52x0rx5a" timestamp="1606385013"&gt;28&lt;/key&gt;&lt;key app="ENWeb" db-id=""&gt;0&lt;/key&gt;&lt;/foreign-keys&gt;&lt;ref-type name="Journal Article"&gt;17&lt;/ref-type&gt;&lt;contributors&gt;&lt;authors&gt;&lt;author&gt;Marsh, D.&lt;/author&gt;&lt;author&gt;Watts, A.&lt;/author&gt;&lt;author&gt;Knowles, P. F.&lt;/author&gt;&lt;/authors&gt;&lt;/contributors&gt;&lt;titles&gt;&lt;title&gt;Cooperativity of the phase transition in single- and multibilayer lipid vesicles&lt;/title&gt;&lt;secondary-title&gt;Biochimica et Biophysica Acta (BBA) - Biomembranes&lt;/secondary-title&gt;&lt;/titles&gt;&lt;periodical&gt;&lt;full-title&gt;Biochimica et Biophysica Acta (BBA) - Biomembranes&lt;/full-title&gt;&lt;/periodical&gt;&lt;pages&gt;500-514&lt;/pages&gt;&lt;volume&gt;465&lt;/volume&gt;&lt;number&gt;3&lt;/number&gt;&lt;section&gt;500&lt;/section&gt;&lt;dates&gt;&lt;year&gt;1977&lt;/year&gt;&lt;/dates&gt;&lt;isbn&gt;00052736&lt;/isbn&gt;&lt;urls&gt;&lt;/urls&gt;&lt;electronic-resource-num&gt;10.1016/0005-2736(77)90268-1&lt;/electronic-resource-num&gt;&lt;/record&gt;&lt;/Cite&gt;&lt;/EndNote&gt;</w:instrText>
      </w:r>
      <w:r>
        <w:fldChar w:fldCharType="separate"/>
      </w:r>
      <w:r w:rsidRPr="00124C77">
        <w:rPr>
          <w:noProof/>
          <w:vertAlign w:val="superscript"/>
        </w:rPr>
        <w:t>29</w:t>
      </w:r>
      <w:r>
        <w:fldChar w:fldCharType="end"/>
      </w:r>
      <w:r>
        <w:t xml:space="preserve">. Thus, it is possible to conclude that the addition of ACV to the lipid system decreases the phospholipid mobility. Even for temperatures above the </w:t>
      </w:r>
      <w:r w:rsidRPr="00124C77">
        <w:rPr>
          <w:i/>
          <w:iCs/>
        </w:rPr>
        <w:t>T</w:t>
      </w:r>
      <w:r w:rsidRPr="00124C77">
        <w:rPr>
          <w:i/>
          <w:iCs/>
          <w:vertAlign w:val="subscript"/>
        </w:rPr>
        <w:t>m</w:t>
      </w:r>
      <w:r>
        <w:t xml:space="preserve">, it is possible to see that the normalized average number of photons scattered by the liposomal system increases in the presence of ACV, which corroborates the lower lipid fluidity and higher lipid organization promoted by the presence of ACV that acts as a stiffening agent at the bilayer. </w:t>
      </w:r>
    </w:p>
    <w:p w14:paraId="0649E8A7" w14:textId="77777777" w:rsidR="009F70EC" w:rsidRDefault="009F70EC" w:rsidP="00F05F43"/>
    <w:p w14:paraId="0176F2BF" w14:textId="2377BAC1" w:rsidR="00593CFE" w:rsidRDefault="00593CFE" w:rsidP="00F05F43">
      <w:r w:rsidRPr="009F70EC">
        <w:rPr>
          <w:b/>
          <w:bCs/>
        </w:rPr>
        <w:t>Figure 3C</w:t>
      </w:r>
      <w:r>
        <w:t xml:space="preserve"> present</w:t>
      </w:r>
      <w:r w:rsidR="009F70EC">
        <w:t>s</w:t>
      </w:r>
      <w:r>
        <w:t xml:space="preserve"> the sigmoidal profile resultant </w:t>
      </w:r>
      <w:r w:rsidR="009F70EC">
        <w:t>from</w:t>
      </w:r>
      <w:r>
        <w:t xml:space="preserve"> the addition of DCF to the DMPC system as </w:t>
      </w:r>
      <w:r w:rsidR="009F70EC">
        <w:t xml:space="preserve">a </w:t>
      </w:r>
      <w:r>
        <w:t>comparison with the pure DMPC system. DCF belongs to the class of non-steroidal anti-inflammatory drugs (NSAIDs) and it is one of the most widely used NSAID worldwide</w:t>
      </w:r>
      <w:r>
        <w:fldChar w:fldCharType="begin"/>
      </w:r>
      <w:r>
        <w:instrText xml:space="preserve"> ADDIN EN.CITE &lt;EndNote&gt;&lt;Cite&gt;&lt;Author&gt;Fernandes&lt;/Author&gt;&lt;Year&gt;2018&lt;/Year&gt;&lt;RecNum&gt;13&lt;/RecNum&gt;&lt;DisplayText&gt;&lt;style face="superscript"&gt;3&lt;/style&gt;&lt;/DisplayText&gt;&lt;record&gt;&lt;rec-number&gt;13&lt;/rec-number&gt;&lt;foreign-keys&gt;&lt;key app="EN" db-id="d5e9t5vvjfdr22e2psdpfe9bwd2a52x0rx5a" timestamp="1605192393"&gt;13&lt;/key&gt;&lt;key app="ENWeb" db-id=""&gt;0&lt;/key&gt;&lt;/foreign-keys&gt;&lt;ref-type name="Journal Article"&gt;17&lt;/ref-type&gt;&lt;contributors&gt;&lt;authors&gt;&lt;author&gt;Fernandes, Eduarda&lt;/author&gt;&lt;author&gt;Soares, Telma&lt;/author&gt;&lt;author&gt;Gonçalves, Hugo&lt;/author&gt;&lt;author&gt;Bernstorff, Sigrid&lt;/author&gt;&lt;author&gt;Real Oliveira, Maria&lt;/author&gt;&lt;author&gt;Lopes, Carla&lt;/author&gt;&lt;author&gt;Lúcio, Marlene&lt;/author&gt;&lt;/authors&gt;&lt;/contributors&gt;&lt;titles&gt;&lt;title&gt;A Molecular Biophysical Approach to Diclofenac Topical Gastrointestinal Damage&lt;/title&gt;&lt;secondary-title&gt;International Journal of Molecular Sciences&lt;/secondary-title&gt;&lt;/titles&gt;&lt;periodical&gt;&lt;full-title&gt;International Journal of Molecular Sciences&lt;/full-title&gt;&lt;/periodical&gt;&lt;volume&gt;19&lt;/volume&gt;&lt;number&gt;11&lt;/number&gt;&lt;section&gt;3411&lt;/section&gt;&lt;dates&gt;&lt;year&gt;2018&lt;/year&gt;&lt;/dates&gt;&lt;isbn&gt;1422-0067&lt;/isbn&gt;&lt;urls&gt;&lt;/urls&gt;&lt;electronic-resource-num&gt;10.3390/ijms19113411&lt;/electronic-resource-num&gt;&lt;/record&gt;&lt;/Cite&gt;&lt;/EndNote&gt;</w:instrText>
      </w:r>
      <w:r>
        <w:fldChar w:fldCharType="separate"/>
      </w:r>
      <w:r w:rsidRPr="00DC38A8">
        <w:rPr>
          <w:noProof/>
          <w:vertAlign w:val="superscript"/>
        </w:rPr>
        <w:t>3</w:t>
      </w:r>
      <w:r>
        <w:fldChar w:fldCharType="end"/>
      </w:r>
      <w:r>
        <w:t>. Several studies have been performed regarding the molecular understanding of the interaction of such drug with PC bilayers</w:t>
      </w:r>
      <w:r>
        <w:fldChar w:fldCharType="begin">
          <w:fldData xml:space="preserve">PEVuZE5vdGU+PENpdGU+PEF1dGhvcj5QZXJlaXJhLUxlaXRlPC9BdXRob3I+PFllYXI+MjAyMDwv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=
</w:fldData>
        </w:fldChar>
      </w:r>
      <w:r>
        <w:instrText xml:space="preserve"> ADDIN EN.CITE </w:instrText>
      </w:r>
      <w:r>
        <w:fldChar w:fldCharType="begin">
          <w:fldData xml:space="preserve">PEVuZE5vdGU+PENpdGU+PEF1dGhvcj5QZXJlaXJhLUxlaXRlPC9BdXRob3I+PFllYXI+MjAyMDwv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=
</w:fldData>
        </w:fldChar>
      </w:r>
      <w:r>
        <w:instrText xml:space="preserve"> ADDIN EN.CITE.DATA </w:instrText>
      </w:r>
      <w:r>
        <w:fldChar w:fldCharType="end"/>
      </w:r>
      <w:r>
        <w:fldChar w:fldCharType="separate"/>
      </w:r>
      <w:r w:rsidRPr="00124C77">
        <w:rPr>
          <w:noProof/>
          <w:vertAlign w:val="superscript"/>
        </w:rPr>
        <w:t>3,30,31</w:t>
      </w:r>
      <w:r>
        <w:fldChar w:fldCharType="end"/>
      </w:r>
      <w:r>
        <w:t>. It is well documented that the anionic form of DCF at pH 7.4</w:t>
      </w:r>
      <w:r w:rsidR="009F70EC">
        <w:t xml:space="preserve"> </w:t>
      </w:r>
      <w:r>
        <w:t>preferentially locates in a shallower region of the bilayer</w:t>
      </w:r>
      <w:r>
        <w:fldChar w:fldCharType="begin">
          <w:fldData xml:space="preserve">PEVuZE5vdGU+PENpdGU+PEF1dGhvcj5QZXJlaXJhLUxlaXRlPC9BdXRob3I+PFllYXI+MjAyMDwv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==
</w:fldData>
        </w:fldChar>
      </w:r>
      <w:r>
        <w:instrText xml:space="preserve"> ADDIN EN.CITE </w:instrText>
      </w:r>
      <w:r>
        <w:fldChar w:fldCharType="begin">
          <w:fldData xml:space="preserve">PEVuZE5vdGU+PENpdGU+PEF1dGhvcj5QZXJlaXJhLUxlaXRlPC9BdXRob3I+PFllYXI+MjAyMDwv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==
</w:fldData>
        </w:fldChar>
      </w:r>
      <w:r>
        <w:instrText xml:space="preserve"> ADDIN EN.CITE.DATA </w:instrText>
      </w:r>
      <w:r>
        <w:fldChar w:fldCharType="end"/>
      </w:r>
      <w:r>
        <w:fldChar w:fldCharType="separate"/>
      </w:r>
      <w:r w:rsidRPr="00124C77">
        <w:rPr>
          <w:noProof/>
          <w:vertAlign w:val="superscript"/>
        </w:rPr>
        <w:t>3,30</w:t>
      </w:r>
      <w:r>
        <w:fldChar w:fldCharType="end"/>
      </w:r>
      <w:r>
        <w:t xml:space="preserve">. This is in accordance with the significant decrease observed in the </w:t>
      </w:r>
      <w:r w:rsidRPr="006B71DB">
        <w:rPr>
          <w:i/>
          <w:iCs/>
        </w:rPr>
        <w:t>T</w:t>
      </w:r>
      <w:r w:rsidRPr="006B71DB">
        <w:rPr>
          <w:i/>
          <w:iCs/>
          <w:vertAlign w:val="subscript"/>
        </w:rPr>
        <w:t>m</w:t>
      </w:r>
      <w:r>
        <w:t xml:space="preserve"> value (20.66 °C) of the DMPC upon DCF addition. In general, a decrease in </w:t>
      </w:r>
      <w:r w:rsidRPr="006B71DB">
        <w:rPr>
          <w:i/>
          <w:iCs/>
        </w:rPr>
        <w:t>T</w:t>
      </w:r>
      <w:r w:rsidRPr="006B71DB">
        <w:rPr>
          <w:i/>
          <w:iCs/>
          <w:vertAlign w:val="subscript"/>
        </w:rPr>
        <w:t>m</w:t>
      </w:r>
      <w:r>
        <w:t xml:space="preserve"> is associated with alterations in the lipid headgroups hydration and thus with headgroup-headgroup interactions</w:t>
      </w:r>
      <w:r w:rsidR="009F70EC">
        <w:t>,</w:t>
      </w:r>
      <w:r>
        <w:t xml:space="preserve"> which leads to changes in the packing density at this region. In fact, th</w:t>
      </w:r>
      <w:r w:rsidR="009F70EC">
        <w:t>ese</w:t>
      </w:r>
      <w:r>
        <w:t xml:space="preserve"> changes in packing density can be intimately related to the decrease in cooperativity of the transition observed upon addition of DCF to the DMPC system (</w:t>
      </w:r>
      <w:r w:rsidRPr="009F70EC">
        <w:rPr>
          <w:b/>
          <w:bCs/>
        </w:rPr>
        <w:t>Table 2</w:t>
      </w:r>
      <w:r>
        <w:t xml:space="preserve">). Thus, from the reduction of </w:t>
      </w:r>
      <w:r w:rsidRPr="006B71DB">
        <w:rPr>
          <w:i/>
          <w:iCs/>
        </w:rPr>
        <w:t>T</w:t>
      </w:r>
      <w:r w:rsidRPr="006B71DB">
        <w:rPr>
          <w:i/>
          <w:iCs/>
          <w:vertAlign w:val="subscript"/>
        </w:rPr>
        <w:t>m</w:t>
      </w:r>
      <w:r>
        <w:t xml:space="preserve"> and B value it is possible to conclude that DCF has a significant membrane disordering effect. </w:t>
      </w:r>
    </w:p>
    <w:p w14:paraId="66F1FBFE" w14:textId="77777777" w:rsidR="009F70EC" w:rsidRDefault="009F70EC" w:rsidP="00F05F43"/>
    <w:p w14:paraId="2FAE6ECB" w14:textId="78329BE5" w:rsidR="00593CFE" w:rsidRDefault="00593CFE" w:rsidP="00F05F43">
      <w:r>
        <w:t xml:space="preserve">RSV is a polyphenolic molecule present in grapes and red wine </w:t>
      </w:r>
      <w:r w:rsidR="009F70EC">
        <w:t>that</w:t>
      </w:r>
      <w:r>
        <w:t xml:space="preserve"> has been studied due to its therapeutical potential in several diseases</w:t>
      </w:r>
      <w:r>
        <w:fldChar w:fldCharType="begin"/>
      </w:r>
      <w:r>
        <w:instrText xml:space="preserve"> ADDIN EN.CITE &lt;EndNote&gt;&lt;Cite&gt;&lt;Author&gt;Neves&lt;/Author&gt;&lt;Year&gt;2016&lt;/Year&gt;&lt;RecNum&gt;34&lt;/RecNum&gt;&lt;DisplayText&gt;&lt;style face="superscript"&gt;32&lt;/style&gt;&lt;/DisplayText&gt;&lt;record&gt;&lt;rec-number&gt;34&lt;/rec-number&gt;&lt;foreign-keys&gt;&lt;key app="EN" db-id="d5e9t5vvjfdr22e2psdpfe9bwd2a52x0rx5a" timestamp="1606398737"&gt;34&lt;/key&gt;&lt;key app="ENWeb" db-id=""&gt;0&lt;/key&gt;&lt;/foreign-keys&gt;&lt;ref-type name="Journal Article"&gt;17&lt;/ref-type&gt;&lt;contributors&gt;&lt;authors&gt;&lt;author&gt;Neves, A. R.&lt;/author&gt;&lt;author&gt;Nunes, C.&lt;/author&gt;&lt;author&gt;Amenitsch, H.&lt;/author&gt;&lt;author&gt;Reis, S.&lt;/author&gt;&lt;/authors&gt;&lt;/contributors&gt;&lt;auth-address&gt;UCIBIO, REQUIMTE, Department of Chemical Sciences, Faculty of Pharmacy, University of Porto, Rua de Jorge Viterbo Ferreira, 228, 4050-313 Porto, Portugal. shreis@ff.up.pt.&lt;/auth-address&gt;&lt;titles&gt;&lt;title&gt;Effects of resveratrol on the structure and fluidity of lipid bilayers: a membrane biophysical study&lt;/title&gt;&lt;secondary-title&gt;Soft Matter&lt;/secondary-title&gt;&lt;/titles&gt;&lt;periodical&gt;&lt;full-title&gt;Soft Matter&lt;/full-title&gt;&lt;/periodical&gt;&lt;pages&gt;2118-26&lt;/pages&gt;&lt;volume&gt;12&lt;/volume&gt;&lt;number&gt;7&lt;/number&gt;&lt;edition&gt;2016/01/09&lt;/edition&gt;&lt;keywords&gt;&lt;keyword&gt;Biological Transport&lt;/keyword&gt;&lt;keyword&gt;Cholesterol/*chemistry&lt;/keyword&gt;&lt;keyword&gt;Kinetics&lt;/keyword&gt;&lt;keyword&gt;Lipid Bilayers/*chemistry&lt;/keyword&gt;&lt;keyword&gt;Liposomes/*chemistry&lt;/keyword&gt;&lt;keyword&gt;Membrane Fluidity/drug effects&lt;/keyword&gt;&lt;keyword&gt;Resveratrol&lt;/keyword&gt;&lt;keyword&gt;Stilbenes/chemistry/*pharmacology&lt;/keyword&gt;&lt;keyword&gt;Thermodynamics&lt;/keyword&gt;&lt;/keywords&gt;&lt;dates&gt;&lt;year&gt;2016&lt;/year&gt;&lt;pub-dates&gt;&lt;date&gt;Feb 21&lt;/date&gt;&lt;/pub-dates&gt;&lt;/dates&gt;&lt;isbn&gt;1744-6848 (Electronic)&amp;#xD;1744-683X (Linking)&lt;/isbn&gt;&lt;accession-num&gt;26745787&lt;/accession-num&gt;&lt;urls&gt;&lt;related-urls&gt;&lt;url&gt;https://www.ncbi.nlm.nih.gov/pubmed/26745787&lt;/url&gt;&lt;/related-urls&gt;&lt;/urls&gt;&lt;electronic-resource-num&gt;10.1039/c5sm02905h&lt;/electronic-resource-num&gt;&lt;/record&gt;&lt;/Cite&gt;&lt;/EndNote&gt;</w:instrText>
      </w:r>
      <w:r>
        <w:fldChar w:fldCharType="separate"/>
      </w:r>
      <w:r w:rsidRPr="00124C77">
        <w:rPr>
          <w:noProof/>
          <w:vertAlign w:val="superscript"/>
        </w:rPr>
        <w:t>32</w:t>
      </w:r>
      <w:r>
        <w:fldChar w:fldCharType="end"/>
      </w:r>
      <w:r>
        <w:t>. Regarding its therapeutic potential, numerous studies have been published documenting its interaction with lipid bilayers</w:t>
      </w:r>
      <w:r>
        <w:fldChar w:fldCharType="begin">
          <w:fldData xml:space="preserve">PEVuZE5vdGU+PENpdGU+PEF1dGhvcj5OZXZlczwvQXV0aG9yPjxZZWFyPjIwMTY8L1llYXI+PFJl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</w:fldData>
        </w:fldChar>
      </w:r>
      <w:r>
        <w:instrText xml:space="preserve"> ADDIN EN.CITE </w:instrText>
      </w:r>
      <w:r>
        <w:fldChar w:fldCharType="begin">
          <w:fldData xml:space="preserve">PEVuZE5vdGU+PENpdGU+PEF1dGhvcj5OZXZlczwvQXV0aG9yPjxZZWFyPjIwMTY8L1llYXI+PFJl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</w:fldData>
        </w:fldChar>
      </w:r>
      <w:r>
        <w:instrText xml:space="preserve"> ADDIN EN.CITE.DATA </w:instrText>
      </w:r>
      <w:r>
        <w:fldChar w:fldCharType="end"/>
      </w:r>
      <w:r>
        <w:fldChar w:fldCharType="separate"/>
      </w:r>
      <w:r w:rsidRPr="00124C77">
        <w:rPr>
          <w:noProof/>
          <w:vertAlign w:val="superscript"/>
        </w:rPr>
        <w:t>32-34</w:t>
      </w:r>
      <w:r>
        <w:fldChar w:fldCharType="end"/>
      </w:r>
      <w:r>
        <w:t xml:space="preserve">. From the </w:t>
      </w:r>
      <w:r w:rsidRPr="00CA7314">
        <w:rPr>
          <w:b/>
          <w:bCs/>
        </w:rPr>
        <w:t>Figure 2D</w:t>
      </w:r>
      <w:r>
        <w:t xml:space="preserve"> it is possible to understand that RSV largely affected the phase transition profile of DMPC. The decrease in </w:t>
      </w:r>
      <w:r w:rsidRPr="006B71DB">
        <w:rPr>
          <w:i/>
          <w:iCs/>
        </w:rPr>
        <w:t>T</w:t>
      </w:r>
      <w:r w:rsidRPr="006B71DB">
        <w:rPr>
          <w:i/>
          <w:iCs/>
          <w:vertAlign w:val="subscript"/>
        </w:rPr>
        <w:t>m</w:t>
      </w:r>
      <w:r>
        <w:rPr>
          <w:vertAlign w:val="subscript"/>
        </w:rPr>
        <w:t xml:space="preserve"> </w:t>
      </w:r>
      <w:r>
        <w:t xml:space="preserve">and </w:t>
      </w:r>
      <w:r w:rsidRPr="006B71DB">
        <w:rPr>
          <w:i/>
          <w:iCs/>
        </w:rPr>
        <w:t>B</w:t>
      </w:r>
      <w:r>
        <w:t xml:space="preserve"> is in accordance with the results documented in the literature</w:t>
      </w:r>
      <w:r>
        <w:fldChar w:fldCharType="begin">
          <w:fldData xml:space="preserve">PEVuZE5vdGU+PENpdGU+PEF1dGhvcj5OZXZlczwvQXV0aG9yPjxZZWFyPjIwMTY8L1llYXI+PFJl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</w:fldData>
        </w:fldChar>
      </w:r>
      <w:r>
        <w:instrText xml:space="preserve"> ADDIN EN.CITE </w:instrText>
      </w:r>
      <w:r>
        <w:fldChar w:fldCharType="begin">
          <w:fldData xml:space="preserve">PEVuZE5vdGU+PENpdGU+PEF1dGhvcj5OZXZlczwvQXV0aG9yPjxZZWFyPjIwMTY8L1llYXI+PFJl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</w:fldData>
        </w:fldChar>
      </w:r>
      <w:r>
        <w:instrText xml:space="preserve"> ADDIN EN.CITE.DATA </w:instrText>
      </w:r>
      <w:r>
        <w:fldChar w:fldCharType="end"/>
      </w:r>
      <w:r>
        <w:fldChar w:fldCharType="separate"/>
      </w:r>
      <w:r w:rsidRPr="00124C77">
        <w:rPr>
          <w:noProof/>
          <w:vertAlign w:val="superscript"/>
        </w:rPr>
        <w:t>32-34</w:t>
      </w:r>
      <w:r>
        <w:fldChar w:fldCharType="end"/>
      </w:r>
      <w:r>
        <w:t>. From the sigmoidal profile, it is possible to highlight the fluidizing effect of RSV since a phase transition occurs at lower temperatures tha</w:t>
      </w:r>
      <w:r w:rsidR="00CA7314">
        <w:t>n</w:t>
      </w:r>
      <w:r>
        <w:t xml:space="preserve"> the pure DMPC. However, an interesting fact is that although RSV have this fluidizing effect, which leads to a phase transition at lower temperatures, for temperatures above the </w:t>
      </w:r>
      <w:r w:rsidRPr="006B71DB">
        <w:rPr>
          <w:i/>
          <w:iCs/>
        </w:rPr>
        <w:t>T</w:t>
      </w:r>
      <w:r w:rsidRPr="006B71DB">
        <w:rPr>
          <w:i/>
          <w:iCs/>
          <w:vertAlign w:val="subscript"/>
        </w:rPr>
        <w:t>m</w:t>
      </w:r>
      <w:r>
        <w:t xml:space="preserve">, a stiffening effect is clear, since the number of photons scattered increased. This ambivalent behavior of RSV </w:t>
      </w:r>
      <w:proofErr w:type="gramStart"/>
      <w:r>
        <w:t>is in agreement</w:t>
      </w:r>
      <w:proofErr w:type="gramEnd"/>
      <w:r>
        <w:t xml:space="preserve"> with the literature</w:t>
      </w:r>
      <w:r>
        <w:fldChar w:fldCharType="begin">
          <w:fldData xml:space="preserve">PEVuZE5vdGU+PENpdGU+PEF1dGhvcj5OZXZlczwvQXV0aG9yPjxZZWFyPjIwMTY8L1llYXI+PFJl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</w:fldData>
        </w:fldChar>
      </w:r>
      <w:r>
        <w:instrText xml:space="preserve"> ADDIN EN.CITE </w:instrText>
      </w:r>
      <w:r>
        <w:fldChar w:fldCharType="begin">
          <w:fldData xml:space="preserve">PEVuZE5vdGU+PENpdGU+PEF1dGhvcj5OZXZlczwvQXV0aG9yPjxZZWFyPjIwMTY8L1llYXI+PFJl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</w:fldData>
        </w:fldChar>
      </w:r>
      <w:r>
        <w:instrText xml:space="preserve"> ADDIN EN.CITE.DATA </w:instrText>
      </w:r>
      <w:r>
        <w:fldChar w:fldCharType="end"/>
      </w:r>
      <w:r>
        <w:fldChar w:fldCharType="separate"/>
      </w:r>
      <w:r w:rsidRPr="00124C77">
        <w:rPr>
          <w:noProof/>
          <w:vertAlign w:val="superscript"/>
        </w:rPr>
        <w:t>32-34</w:t>
      </w:r>
      <w:r>
        <w:fldChar w:fldCharType="end"/>
      </w:r>
      <w:r>
        <w:t xml:space="preserve">. Additionally, </w:t>
      </w:r>
      <w:r>
        <w:lastRenderedPageBreak/>
        <w:t>the values obtained suggest an interaction of RSV with the polar headgroups of the bilayers and regarding the high decrease in cooperativity it is possible to predict a preferential location of RSV at the interface region between the polar headgroups and the C1 – C9 region</w:t>
      </w:r>
      <w:r>
        <w:fldChar w:fldCharType="begin"/>
      </w:r>
      <w:r>
        <w:instrText xml:space="preserve"> ADDIN EN.CITE &lt;EndNote&gt;&lt;Cite&gt;&lt;Author&gt;Nunes&lt;/Author&gt;&lt;Year&gt;2011&lt;/Year&gt;&lt;RecNum&gt;37&lt;/RecNum&gt;&lt;DisplayText&gt;&lt;style face="superscript"&gt;9&lt;/style&gt;&lt;/DisplayText&gt;&lt;record&gt;&lt;rec-number&gt;37&lt;/rec-number&gt;&lt;foreign-keys&gt;&lt;key app="EN" db-id="d5e9t5vvjfdr22e2psdpfe9bwd2a52x0rx5a" timestamp="1606399413"&gt;37&lt;/key&gt;&lt;key app="ENWeb" db-id=""&gt;0&lt;/key&gt;&lt;/foreign-keys&gt;&lt;ref-type name="Journal Article"&gt;17&lt;/ref-type&gt;&lt;contributors&gt;&lt;authors&gt;&lt;author&gt;Nunes, C.&lt;/author&gt;&lt;author&gt;Brezesinski, G.&lt;/author&gt;&lt;author&gt;Pereira-Leite, C.&lt;/author&gt;&lt;author&gt;Lima, J. L.&lt;/author&gt;&lt;author&gt;Reis, S.&lt;/author&gt;&lt;author&gt;Lucio, M.&lt;/author&gt;&lt;/authors&gt;&lt;/contributors&gt;&lt;auth-address&gt;REQUIMTE, Departamento de Quimica, Faculdade de Farmacia, Universidade do Porto, Rua Anibal Cunha, Porto, Portugal.&lt;/auth-address&gt;&lt;titles&gt;&lt;title&gt;NSAIDs interactions with membranes: a biophysical approach&lt;/title&gt;&lt;secondary-title&gt;Langmuir&lt;/secondary-title&gt;&lt;/titles&gt;&lt;periodical&gt;&lt;full-title&gt;Langmuir&lt;/full-title&gt;&lt;/periodical&gt;&lt;pages&gt;10847-58&lt;/pages&gt;&lt;volume&gt;27&lt;/volume&gt;&lt;number&gt;17&lt;/number&gt;&lt;edition&gt;2011/07/28&lt;/edition&gt;&lt;keywords&gt;&lt;keyword&gt;Anisotropy&lt;/keyword&gt;&lt;keyword&gt;Anti-Inflammatory Agents, Non-Steroidal/*chemistry&lt;/keyword&gt;&lt;keyword&gt;Fluorescence Polarization/*methods&lt;/keyword&gt;&lt;keyword&gt;Hydrogen-Ion Concentration&lt;/keyword&gt;&lt;keyword&gt;Lipid Bilayers/*chemistry&lt;/keyword&gt;&lt;keyword&gt;Liposomes/*chemistry&lt;/keyword&gt;&lt;keyword&gt;Molecular Structure&lt;/keyword&gt;&lt;/keywords&gt;&lt;dates&gt;&lt;year&gt;2011&lt;/year&gt;&lt;pub-dates&gt;&lt;date&gt;Sep 6&lt;/date&gt;&lt;/pub-dates&gt;&lt;/dates&gt;&lt;isbn&gt;1520-5827 (Electronic)&amp;#xD;0743-7463 (Linking)&lt;/isbn&gt;&lt;accession-num&gt;21790169&lt;/accession-num&gt;&lt;urls&gt;&lt;related-urls&gt;&lt;url&gt;https://www.ncbi.nlm.nih.gov/pubmed/21790169&lt;/url&gt;&lt;/related-urls&gt;&lt;/urls&gt;&lt;electronic-resource-num&gt;10.1021/la201600y&lt;/electronic-resource-num&gt;&lt;/record&gt;&lt;/Cite&gt;&lt;/EndNote&gt;</w:instrText>
      </w:r>
      <w:r>
        <w:fldChar w:fldCharType="separate"/>
      </w:r>
      <w:r w:rsidRPr="00DC38A8">
        <w:rPr>
          <w:noProof/>
          <w:vertAlign w:val="superscript"/>
        </w:rPr>
        <w:t>9</w:t>
      </w:r>
      <w:r>
        <w:fldChar w:fldCharType="end"/>
      </w:r>
      <w:r>
        <w:t>.</w:t>
      </w:r>
    </w:p>
    <w:p w14:paraId="7F33BBC3" w14:textId="77777777" w:rsidR="009F70EC" w:rsidRDefault="009F70EC" w:rsidP="00F05F43"/>
    <w:p w14:paraId="4B4B3AEA" w14:textId="43C5A23F" w:rsidR="00593CFE" w:rsidRDefault="00593CFE" w:rsidP="00F05F43">
      <w:r>
        <w:t>In the figures shown</w:t>
      </w:r>
      <w:r w:rsidR="00CA7314">
        <w:t>,</w:t>
      </w:r>
      <w:r>
        <w:t xml:space="preserve"> the phase transitions were clearly shown as the measurements were expressed as MCR as a function of temperature. It is important to highlight that </w:t>
      </w:r>
      <w:r w:rsidRPr="00593CFE">
        <w:t>although size changes</w:t>
      </w:r>
      <w:r>
        <w:t xml:space="preserve"> also occur during phase transitions</w:t>
      </w:r>
      <w:r w:rsidRPr="00593CFE">
        <w:t>, it is not advised to use size alterations to infer about phase transitions, as the differences can be negligible.</w:t>
      </w:r>
      <w:r>
        <w:t xml:space="preserve"> </w:t>
      </w:r>
      <w:r w:rsidRPr="00CA7314">
        <w:rPr>
          <w:b/>
          <w:bCs/>
        </w:rPr>
        <w:t>Figure 3</w:t>
      </w:r>
      <w:r w:rsidRPr="00593CFE">
        <w:t xml:space="preserve"> shows a comparison of the transition temperature profiles of DMPC liposomes obtained by measuring MCR or size as a function of temperature. There is a clear variation in liposomal size with increasing temperature, but this variation is not as clear as the variation in average count rate of light scattered intensity.</w:t>
      </w:r>
    </w:p>
    <w:p w14:paraId="54459709" w14:textId="75442ED5" w:rsidR="00593CFE" w:rsidRDefault="00593CFE" w:rsidP="00F05F43">
      <w:r w:rsidRPr="00593CFE">
        <w:t>Because all the conclusions drawn were consistent with those reported in the literature and obtained using other techniques such as DSC, EPR, SAXS, WAXS, and NMR, the results presented are indicative of the reliability of the DLS-based protocol as a probe-free characterization method of drug-induced biophysical changes in lipid membranes.</w:t>
      </w:r>
    </w:p>
    <w:p w14:paraId="2006CF06" w14:textId="77777777" w:rsidR="00593CFE" w:rsidRDefault="00593CFE" w:rsidP="00F05F43"/>
    <w:p w14:paraId="32EAFD7D" w14:textId="1B60426C" w:rsidR="006E4797" w:rsidRDefault="00551D82" w:rsidP="00F05F43">
      <w:pPr>
        <w:rPr>
          <w:color w:val="808080"/>
        </w:rPr>
      </w:pPr>
      <w:r>
        <w:rPr>
          <w:b/>
        </w:rPr>
        <w:t>FIGURE AND TABLE LEGENDS:</w:t>
      </w:r>
      <w:r>
        <w:rPr>
          <w:color w:val="808080"/>
        </w:rPr>
        <w:t xml:space="preserve"> </w:t>
      </w:r>
    </w:p>
    <w:p w14:paraId="72BB2250" w14:textId="1FF4EE1F" w:rsidR="00846E0F" w:rsidRPr="008050DD" w:rsidRDefault="00846E0F" w:rsidP="00F05F43">
      <w:r w:rsidRPr="00CA7314">
        <w:rPr>
          <w:b/>
          <w:bCs/>
        </w:rPr>
        <w:t xml:space="preserve">Figure 1 – </w:t>
      </w:r>
      <w:r w:rsidR="008B0620" w:rsidRPr="00CA7314">
        <w:rPr>
          <w:b/>
          <w:bCs/>
        </w:rPr>
        <w:t>Evolution of the normalized mean count rate as function of temperature for DMPC liposomes displaying the whole curve obtained by DLS (A) and</w:t>
      </w:r>
      <w:r w:rsidR="00B82197" w:rsidRPr="00CA7314">
        <w:rPr>
          <w:b/>
          <w:bCs/>
        </w:rPr>
        <w:t xml:space="preserve"> insets</w:t>
      </w:r>
      <w:r w:rsidR="00FE5829" w:rsidRPr="00CA7314">
        <w:rPr>
          <w:b/>
          <w:bCs/>
        </w:rPr>
        <w:t xml:space="preserve"> of</w:t>
      </w:r>
      <w:r w:rsidR="008B0620" w:rsidRPr="00CA7314">
        <w:rPr>
          <w:b/>
          <w:bCs/>
        </w:rPr>
        <w:t xml:space="preserve"> three phase transitions: B) the pre-transition (</w:t>
      </w:r>
      <w:proofErr w:type="spellStart"/>
      <w:r w:rsidR="008B0620" w:rsidRPr="00CA7314">
        <w:rPr>
          <w:b/>
          <w:bCs/>
          <w:i/>
          <w:iCs/>
        </w:rPr>
        <w:t>T</w:t>
      </w:r>
      <w:r w:rsidR="008B0620" w:rsidRPr="00CA7314">
        <w:rPr>
          <w:b/>
          <w:bCs/>
          <w:i/>
          <w:iCs/>
          <w:vertAlign w:val="subscript"/>
        </w:rPr>
        <w:t>p</w:t>
      </w:r>
      <w:proofErr w:type="spellEnd"/>
      <w:r w:rsidR="008B0620" w:rsidRPr="00CA7314">
        <w:rPr>
          <w:b/>
          <w:bCs/>
        </w:rPr>
        <w:t xml:space="preserve"> 14.66 ± 0.13 °C), C) the main phase transition (</w:t>
      </w:r>
      <w:r w:rsidR="008B0620" w:rsidRPr="00CA7314">
        <w:rPr>
          <w:b/>
          <w:bCs/>
          <w:i/>
          <w:iCs/>
        </w:rPr>
        <w:t>T</w:t>
      </w:r>
      <w:r w:rsidR="008B0620" w:rsidRPr="00CA7314">
        <w:rPr>
          <w:b/>
          <w:bCs/>
          <w:i/>
          <w:iCs/>
          <w:vertAlign w:val="subscript"/>
        </w:rPr>
        <w:t>m</w:t>
      </w:r>
      <w:r w:rsidR="008B0620" w:rsidRPr="00CA7314">
        <w:rPr>
          <w:b/>
          <w:bCs/>
        </w:rPr>
        <w:t xml:space="preserve"> 24.03 ± 0.05</w:t>
      </w:r>
      <w:r w:rsidR="00130611" w:rsidRPr="00CA7314">
        <w:rPr>
          <w:b/>
          <w:bCs/>
        </w:rPr>
        <w:t xml:space="preserve"> °C</w:t>
      </w:r>
      <w:r w:rsidR="008B0620" w:rsidRPr="00CA7314">
        <w:rPr>
          <w:b/>
          <w:bCs/>
        </w:rPr>
        <w:t xml:space="preserve">) and D) a latter transition at 33.10 ± 0.63 °C. </w:t>
      </w:r>
      <w:r w:rsidR="0052035F">
        <w:t>The w</w:t>
      </w:r>
      <w:r w:rsidR="0052035F" w:rsidRPr="008050DD">
        <w:t xml:space="preserve">hole </w:t>
      </w:r>
      <w:r w:rsidR="008B0620" w:rsidRPr="008050DD">
        <w:t xml:space="preserve">curve experiment </w:t>
      </w:r>
      <w:r w:rsidR="0052035F">
        <w:t>had</w:t>
      </w:r>
      <w:r w:rsidR="00B21DED">
        <w:t xml:space="preserve"> the </w:t>
      </w:r>
      <w:r w:rsidR="008B0620" w:rsidRPr="008050DD">
        <w:t xml:space="preserve">duration of 9 hours. All experiments </w:t>
      </w:r>
      <w:r w:rsidR="00B21DED">
        <w:t xml:space="preserve">were </w:t>
      </w:r>
      <w:r w:rsidR="008B0620" w:rsidRPr="008050DD">
        <w:t xml:space="preserve">performed </w:t>
      </w:r>
      <w:r w:rsidR="00B21DED">
        <w:t>at</w:t>
      </w:r>
      <w:r w:rsidR="008B0620" w:rsidRPr="008050DD">
        <w:t xml:space="preserve"> pH 7.4</w:t>
      </w:r>
      <w:r w:rsidR="00B21DED">
        <w:t xml:space="preserve"> </w:t>
      </w:r>
      <w:r w:rsidR="00B21DED" w:rsidRPr="0077550A">
        <w:rPr>
          <w:bCs/>
          <w:color w:val="000000"/>
        </w:rPr>
        <w:t>(</w:t>
      </w:r>
      <w:r w:rsidR="00B21DED" w:rsidRPr="00B94F9E">
        <w:rPr>
          <w:bCs/>
          <w:color w:val="000000"/>
        </w:rPr>
        <w:t>Tris Buffer, 100 mM</w:t>
      </w:r>
      <w:r w:rsidR="00B21DED" w:rsidRPr="0077550A">
        <w:rPr>
          <w:bCs/>
          <w:color w:val="000000"/>
        </w:rPr>
        <w:t>)</w:t>
      </w:r>
      <w:r w:rsidR="008B0620" w:rsidRPr="008050DD">
        <w:t>.</w:t>
      </w:r>
    </w:p>
    <w:p w14:paraId="464D8923" w14:textId="77777777" w:rsidR="008B0620" w:rsidRPr="008050DD" w:rsidRDefault="008B0620" w:rsidP="00F05F43"/>
    <w:p w14:paraId="1EA8AB03" w14:textId="204426B4" w:rsidR="00130611" w:rsidRDefault="00846E0F" w:rsidP="00F05F43">
      <w:r w:rsidRPr="00CA7314">
        <w:rPr>
          <w:b/>
          <w:bCs/>
        </w:rPr>
        <w:t xml:space="preserve">Figure 2 – </w:t>
      </w:r>
      <w:r w:rsidR="008B0620" w:rsidRPr="00CA7314">
        <w:rPr>
          <w:b/>
          <w:bCs/>
        </w:rPr>
        <w:t xml:space="preserve">Sigmoidal profiles of normalized mean count rate as function of temperature for DMPC liposomes in the presence of </w:t>
      </w:r>
      <w:r w:rsidR="00E13382" w:rsidRPr="00CA7314">
        <w:rPr>
          <w:b/>
          <w:bCs/>
        </w:rPr>
        <w:t xml:space="preserve">100 μM of </w:t>
      </w:r>
      <w:r w:rsidR="001676FC" w:rsidRPr="00CA7314">
        <w:rPr>
          <w:b/>
          <w:bCs/>
        </w:rPr>
        <w:t xml:space="preserve">Caffeine </w:t>
      </w:r>
      <w:r w:rsidR="008B0620" w:rsidRPr="00CA7314">
        <w:rPr>
          <w:b/>
          <w:bCs/>
        </w:rPr>
        <w:t xml:space="preserve">(A), </w:t>
      </w:r>
      <w:r w:rsidR="00497EEA" w:rsidRPr="00CA7314">
        <w:rPr>
          <w:b/>
          <w:bCs/>
        </w:rPr>
        <w:t xml:space="preserve">150 μM </w:t>
      </w:r>
      <w:r w:rsidR="001676FC" w:rsidRPr="00CA7314">
        <w:rPr>
          <w:b/>
          <w:bCs/>
        </w:rPr>
        <w:t xml:space="preserve">Acyclovir </w:t>
      </w:r>
      <w:r w:rsidR="008B0620" w:rsidRPr="00CA7314">
        <w:rPr>
          <w:b/>
          <w:bCs/>
        </w:rPr>
        <w:t xml:space="preserve">(B), </w:t>
      </w:r>
      <w:r w:rsidR="00E13382" w:rsidRPr="00CA7314">
        <w:rPr>
          <w:b/>
          <w:bCs/>
        </w:rPr>
        <w:t xml:space="preserve">100 μM </w:t>
      </w:r>
      <w:r w:rsidR="001676FC" w:rsidRPr="00CA7314">
        <w:rPr>
          <w:b/>
          <w:bCs/>
        </w:rPr>
        <w:t xml:space="preserve">Diclofenac </w:t>
      </w:r>
      <w:r w:rsidR="008B0620" w:rsidRPr="00CA7314">
        <w:rPr>
          <w:b/>
          <w:bCs/>
        </w:rPr>
        <w:t>(C) and</w:t>
      </w:r>
      <w:r w:rsidR="00E13382" w:rsidRPr="00CA7314">
        <w:rPr>
          <w:b/>
          <w:bCs/>
        </w:rPr>
        <w:t xml:space="preserve"> 200 μM </w:t>
      </w:r>
      <w:r w:rsidR="001676FC" w:rsidRPr="00CA7314">
        <w:rPr>
          <w:b/>
          <w:bCs/>
        </w:rPr>
        <w:t xml:space="preserve">Resveratrol </w:t>
      </w:r>
      <w:r w:rsidR="008B0620" w:rsidRPr="00CA7314">
        <w:rPr>
          <w:b/>
          <w:bCs/>
        </w:rPr>
        <w:t>(D), including the non-linear fitting by Boltzmann regression.</w:t>
      </w:r>
      <w:r w:rsidR="008B0620" w:rsidRPr="008050DD">
        <w:t xml:space="preserve"> All experiments </w:t>
      </w:r>
      <w:r w:rsidR="005F26AC">
        <w:t xml:space="preserve">were </w:t>
      </w:r>
      <w:r w:rsidR="005F26AC" w:rsidRPr="008050DD">
        <w:t xml:space="preserve">performed </w:t>
      </w:r>
      <w:r w:rsidR="005F26AC">
        <w:t>at</w:t>
      </w:r>
      <w:r w:rsidR="005F26AC" w:rsidRPr="008050DD">
        <w:t xml:space="preserve"> pH 7.4</w:t>
      </w:r>
      <w:r w:rsidR="005F26AC">
        <w:t xml:space="preserve"> </w:t>
      </w:r>
      <w:r w:rsidR="005F26AC" w:rsidRPr="0077550A">
        <w:rPr>
          <w:bCs/>
          <w:color w:val="000000"/>
        </w:rPr>
        <w:t>(</w:t>
      </w:r>
      <w:r w:rsidR="005F26AC" w:rsidRPr="00B94F9E">
        <w:rPr>
          <w:bCs/>
          <w:color w:val="000000"/>
        </w:rPr>
        <w:t>Tris Buffer, 100 mM</w:t>
      </w:r>
      <w:r w:rsidR="005F26AC" w:rsidRPr="0077550A">
        <w:rPr>
          <w:bCs/>
          <w:color w:val="000000"/>
        </w:rPr>
        <w:t>)</w:t>
      </w:r>
      <w:r w:rsidR="008B0620" w:rsidRPr="008050DD">
        <w:t xml:space="preserve"> and each experiment had the duration of </w:t>
      </w:r>
      <w:r w:rsidR="00130611" w:rsidRPr="008050DD">
        <w:t>90 minutes.</w:t>
      </w:r>
    </w:p>
    <w:p w14:paraId="718D83B5" w14:textId="0333C95A" w:rsidR="00593CFE" w:rsidRDefault="00593CFE" w:rsidP="00F05F43"/>
    <w:p w14:paraId="74C03BE9" w14:textId="5BD927C1" w:rsidR="00593CFE" w:rsidRPr="008050DD" w:rsidRDefault="00593CFE" w:rsidP="00F05F43">
      <w:r w:rsidRPr="00CA7314">
        <w:rPr>
          <w:b/>
          <w:bCs/>
        </w:rPr>
        <w:t>Figure 3 – Profiles of mean count rate (</w:t>
      </w:r>
      <w:proofErr w:type="spellStart"/>
      <w:r w:rsidRPr="00CA7314">
        <w:rPr>
          <w:b/>
          <w:bCs/>
        </w:rPr>
        <w:t>Kcps</w:t>
      </w:r>
      <w:proofErr w:type="spellEnd"/>
      <w:r w:rsidRPr="00CA7314">
        <w:rPr>
          <w:b/>
          <w:bCs/>
        </w:rPr>
        <w:t>) (red) and of liposomal size (blue) both quantified as function of temperature for DMPC liposomes.</w:t>
      </w:r>
      <w:r w:rsidRPr="00593CFE">
        <w:t xml:space="preserve"> All experiments were performed at pH 7.4 (Tris Buffer, 100 mM).</w:t>
      </w:r>
    </w:p>
    <w:p w14:paraId="18F068A1" w14:textId="0F933D70" w:rsidR="00846E0F" w:rsidRPr="008050DD" w:rsidRDefault="008B0620" w:rsidP="00F05F43">
      <w:r w:rsidRPr="008050DD">
        <w:t xml:space="preserve"> </w:t>
      </w:r>
    </w:p>
    <w:p w14:paraId="682C0FFB" w14:textId="016249BD" w:rsidR="00846E0F" w:rsidRPr="00CA7314" w:rsidRDefault="00846E0F" w:rsidP="00F05F43">
      <w:pPr>
        <w:rPr>
          <w:b/>
          <w:bCs/>
        </w:rPr>
      </w:pPr>
      <w:r w:rsidRPr="00CA7314">
        <w:rPr>
          <w:b/>
          <w:bCs/>
        </w:rPr>
        <w:t xml:space="preserve">Table 1 – </w:t>
      </w:r>
      <w:r w:rsidR="00130611" w:rsidRPr="00CA7314">
        <w:rPr>
          <w:b/>
          <w:bCs/>
        </w:rPr>
        <w:t xml:space="preserve">Comparison of the values obtained by DLS for the different phase transition temperatures with the values described in </w:t>
      </w:r>
      <w:r w:rsidR="00C71250" w:rsidRPr="00CA7314">
        <w:rPr>
          <w:b/>
          <w:bCs/>
        </w:rPr>
        <w:t xml:space="preserve">the </w:t>
      </w:r>
      <w:r w:rsidR="00130611" w:rsidRPr="00CA7314">
        <w:rPr>
          <w:b/>
          <w:bCs/>
        </w:rPr>
        <w:t xml:space="preserve">literature using the main techniques </w:t>
      </w:r>
      <w:r w:rsidR="00725C69" w:rsidRPr="00CA7314">
        <w:rPr>
          <w:b/>
          <w:bCs/>
        </w:rPr>
        <w:t xml:space="preserve">for </w:t>
      </w:r>
      <w:r w:rsidR="00130611" w:rsidRPr="00CA7314">
        <w:rPr>
          <w:b/>
          <w:bCs/>
        </w:rPr>
        <w:t xml:space="preserve">this determination </w:t>
      </w:r>
      <w:r w:rsidR="00130611" w:rsidRPr="00CA7314">
        <w:rPr>
          <w:b/>
          <w:bCs/>
        </w:rPr>
        <w:fldChar w:fldCharType="begin">
          <w:fldData xml:space="preserve">PEVuZE5vdGU+PENpdGU+PEF1dGhvcj5QZW50YWs8L0F1dGhvcj48WWVhcj4yMDE0PC9ZZWFyPjxS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=
</w:fldData>
        </w:fldChar>
      </w:r>
      <w:r w:rsidR="00124C77" w:rsidRPr="00CA7314">
        <w:rPr>
          <w:b/>
          <w:bCs/>
        </w:rPr>
        <w:instrText xml:space="preserve"> ADDIN EN.CITE </w:instrText>
      </w:r>
      <w:r w:rsidR="00124C77" w:rsidRPr="00CA7314">
        <w:rPr>
          <w:b/>
          <w:bCs/>
        </w:rPr>
        <w:fldChar w:fldCharType="begin">
          <w:fldData xml:space="preserve">PEVuZE5vdGU+PENpdGU+PEF1dGhvcj5QZW50YWs8L0F1dGhvcj48WWVhcj4yMDE0PC9ZZWFyPjxS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=
</w:fldData>
        </w:fldChar>
      </w:r>
      <w:r w:rsidR="00124C77" w:rsidRPr="00CA7314">
        <w:rPr>
          <w:b/>
          <w:bCs/>
        </w:rPr>
        <w:instrText xml:space="preserve"> ADDIN EN.CITE.DATA </w:instrText>
      </w:r>
      <w:r w:rsidR="00124C77" w:rsidRPr="00CA7314">
        <w:rPr>
          <w:b/>
          <w:bCs/>
        </w:rPr>
      </w:r>
      <w:r w:rsidR="00124C77" w:rsidRPr="00CA7314">
        <w:rPr>
          <w:b/>
          <w:bCs/>
        </w:rPr>
        <w:fldChar w:fldCharType="end"/>
      </w:r>
      <w:r w:rsidR="00130611" w:rsidRPr="00CA7314">
        <w:rPr>
          <w:b/>
          <w:bCs/>
        </w:rPr>
      </w:r>
      <w:r w:rsidR="00130611" w:rsidRPr="00CA7314">
        <w:rPr>
          <w:b/>
          <w:bCs/>
        </w:rPr>
        <w:fldChar w:fldCharType="separate"/>
      </w:r>
      <w:r w:rsidR="00124C77" w:rsidRPr="00CA7314">
        <w:rPr>
          <w:b/>
          <w:bCs/>
          <w:noProof/>
          <w:vertAlign w:val="superscript"/>
        </w:rPr>
        <w:t>14,23</w:t>
      </w:r>
      <w:r w:rsidR="00130611" w:rsidRPr="00CA7314">
        <w:rPr>
          <w:b/>
          <w:bCs/>
        </w:rPr>
        <w:fldChar w:fldCharType="end"/>
      </w:r>
      <w:r w:rsidR="00130611" w:rsidRPr="00CA7314">
        <w:rPr>
          <w:b/>
          <w:bCs/>
        </w:rPr>
        <w:t>.</w:t>
      </w:r>
    </w:p>
    <w:p w14:paraId="4BEB5D46" w14:textId="77777777" w:rsidR="00130611" w:rsidRPr="00CA7314" w:rsidRDefault="00130611" w:rsidP="00F05F43">
      <w:pPr>
        <w:rPr>
          <w:b/>
          <w:bCs/>
        </w:rPr>
      </w:pPr>
    </w:p>
    <w:p w14:paraId="72B217D3" w14:textId="7CE495E8" w:rsidR="00846E0F" w:rsidRPr="00CA7314" w:rsidRDefault="00846E0F" w:rsidP="00F05F43">
      <w:pPr>
        <w:rPr>
          <w:b/>
          <w:bCs/>
        </w:rPr>
      </w:pPr>
      <w:r w:rsidRPr="00CA7314">
        <w:rPr>
          <w:b/>
          <w:bCs/>
        </w:rPr>
        <w:t xml:space="preserve">Table 2 </w:t>
      </w:r>
      <w:r w:rsidR="00130611" w:rsidRPr="00CA7314">
        <w:rPr>
          <w:b/>
          <w:bCs/>
        </w:rPr>
        <w:t>– Thermodynamic parameters (</w:t>
      </w:r>
      <w:r w:rsidR="00130611" w:rsidRPr="00CA7314">
        <w:rPr>
          <w:b/>
          <w:bCs/>
          <w:i/>
          <w:iCs/>
        </w:rPr>
        <w:t>T</w:t>
      </w:r>
      <w:r w:rsidR="00130611" w:rsidRPr="00CA7314">
        <w:rPr>
          <w:b/>
          <w:bCs/>
          <w:i/>
          <w:iCs/>
          <w:vertAlign w:val="subscript"/>
        </w:rPr>
        <w:t>m</w:t>
      </w:r>
      <w:r w:rsidR="00130611" w:rsidRPr="00CA7314">
        <w:rPr>
          <w:b/>
          <w:bCs/>
        </w:rPr>
        <w:t xml:space="preserve"> and </w:t>
      </w:r>
      <w:r w:rsidR="00130611" w:rsidRPr="00CA7314">
        <w:rPr>
          <w:b/>
          <w:bCs/>
          <w:i/>
          <w:iCs/>
        </w:rPr>
        <w:t>B</w:t>
      </w:r>
      <w:r w:rsidR="00130611" w:rsidRPr="00CA7314">
        <w:rPr>
          <w:b/>
          <w:bCs/>
        </w:rPr>
        <w:t xml:space="preserve">) </w:t>
      </w:r>
      <w:r w:rsidR="00D419C3" w:rsidRPr="00CA7314">
        <w:rPr>
          <w:b/>
          <w:bCs/>
        </w:rPr>
        <w:t xml:space="preserve">calculated </w:t>
      </w:r>
      <w:r w:rsidR="00130611" w:rsidRPr="00CA7314">
        <w:rPr>
          <w:b/>
          <w:bCs/>
        </w:rPr>
        <w:t xml:space="preserve">from the Boltzmann regression </w:t>
      </w:r>
      <w:r w:rsidR="00D34D52" w:rsidRPr="00CA7314">
        <w:rPr>
          <w:b/>
          <w:bCs/>
        </w:rPr>
        <w:t xml:space="preserve">fitting </w:t>
      </w:r>
      <w:r w:rsidR="00130611" w:rsidRPr="00CA7314">
        <w:rPr>
          <w:b/>
          <w:bCs/>
        </w:rPr>
        <w:t>applied to the</w:t>
      </w:r>
      <w:r w:rsidR="00D34D52" w:rsidRPr="00CA7314">
        <w:rPr>
          <w:b/>
          <w:bCs/>
        </w:rPr>
        <w:t xml:space="preserve"> data</w:t>
      </w:r>
      <w:r w:rsidR="00130611" w:rsidRPr="00CA7314">
        <w:rPr>
          <w:b/>
          <w:bCs/>
        </w:rPr>
        <w:t xml:space="preserve"> obtained for DMPC</w:t>
      </w:r>
      <w:r w:rsidRPr="00CA7314">
        <w:rPr>
          <w:b/>
          <w:bCs/>
        </w:rPr>
        <w:t xml:space="preserve"> </w:t>
      </w:r>
      <w:r w:rsidR="00D419C3" w:rsidRPr="00CA7314">
        <w:rPr>
          <w:b/>
          <w:bCs/>
        </w:rPr>
        <w:t xml:space="preserve">in the absence </w:t>
      </w:r>
      <w:r w:rsidR="00130611" w:rsidRPr="00CA7314">
        <w:rPr>
          <w:b/>
          <w:bCs/>
        </w:rPr>
        <w:t xml:space="preserve">and in the presence of caffeine, acyclovir, </w:t>
      </w:r>
      <w:proofErr w:type="gramStart"/>
      <w:r w:rsidR="00130611" w:rsidRPr="00CA7314">
        <w:rPr>
          <w:b/>
          <w:bCs/>
        </w:rPr>
        <w:t>diclofenac</w:t>
      </w:r>
      <w:proofErr w:type="gramEnd"/>
      <w:r w:rsidR="00130611" w:rsidRPr="00CA7314">
        <w:rPr>
          <w:b/>
          <w:bCs/>
        </w:rPr>
        <w:t xml:space="preserve"> and resveratrol.</w:t>
      </w:r>
    </w:p>
    <w:p w14:paraId="48651EF9" w14:textId="77777777" w:rsidR="00130611" w:rsidRDefault="00130611" w:rsidP="00F05F43">
      <w:pPr>
        <w:rPr>
          <w:color w:val="808080"/>
        </w:rPr>
      </w:pPr>
    </w:p>
    <w:p w14:paraId="5C177B8A" w14:textId="6E7484C9" w:rsidR="006E4797" w:rsidRPr="0016029A" w:rsidRDefault="00551D82" w:rsidP="00F05F43">
      <w:pPr>
        <w:rPr>
          <w:b/>
        </w:rPr>
      </w:pPr>
      <w:r>
        <w:rPr>
          <w:b/>
        </w:rPr>
        <w:t xml:space="preserve">DISCUSSION: </w:t>
      </w:r>
    </w:p>
    <w:p w14:paraId="04CED233" w14:textId="3A1B4810" w:rsidR="00593CFE" w:rsidRDefault="00593CFE" w:rsidP="00F05F43">
      <w:r w:rsidRPr="00593CFE">
        <w:t xml:space="preserve">This DLS-based protocol has proven to be a simple, probe-free alternative method for evaluating drug-induced biophysical changes in lipid membranes, specifically how thermodynamic </w:t>
      </w:r>
      <w:r w:rsidRPr="00593CFE">
        <w:lastRenderedPageBreak/>
        <w:t xml:space="preserve">parameters like </w:t>
      </w:r>
      <w:r w:rsidRPr="008050DD">
        <w:rPr>
          <w:i/>
          <w:iCs/>
        </w:rPr>
        <w:t>T</w:t>
      </w:r>
      <w:r w:rsidRPr="008050DD">
        <w:rPr>
          <w:i/>
          <w:iCs/>
          <w:vertAlign w:val="subscript"/>
        </w:rPr>
        <w:t>m</w:t>
      </w:r>
      <w:r w:rsidRPr="008050DD">
        <w:t xml:space="preserve"> and </w:t>
      </w:r>
      <w:r w:rsidRPr="008050DD">
        <w:rPr>
          <w:i/>
          <w:iCs/>
        </w:rPr>
        <w:t>B</w:t>
      </w:r>
      <w:r w:rsidRPr="00593CFE">
        <w:t xml:space="preserve"> are altered.</w:t>
      </w:r>
      <w:r>
        <w:t xml:space="preserve"> When the purpose is to evaluate the lipid phase transition of liposomal systems </w:t>
      </w:r>
      <w:r w:rsidRPr="00047F71">
        <w:rPr>
          <w:i/>
          <w:iCs/>
        </w:rPr>
        <w:t>per s</w:t>
      </w:r>
      <w:r>
        <w:rPr>
          <w:i/>
          <w:iCs/>
        </w:rPr>
        <w:t>e</w:t>
      </w:r>
      <w:r>
        <w:t>, it is advisable to test several different concentrations, although the method has been prove</w:t>
      </w:r>
      <w:r w:rsidR="00CA7314">
        <w:t>n</w:t>
      </w:r>
      <w:r>
        <w:t xml:space="preserve"> to be independent of the liposomal concentration. However, when the main objective of the study is to evaluate the effect of chemical exogenous molecules on the bilayer dynamics, the pure liposomal system serves as the control, and the results must be a comparison between the absence and the presence of the external molecules. Furthermore, the comparison should be always done after a normalization of the data obtained. Different scenarios can be obtained</w:t>
      </w:r>
      <w:r w:rsidR="00CA7314">
        <w:t>;</w:t>
      </w:r>
      <w:r>
        <w:t xml:space="preserve"> however</w:t>
      </w:r>
      <w:r w:rsidR="00CA7314">
        <w:t>,</w:t>
      </w:r>
      <w:r>
        <w:t xml:space="preserve"> it is </w:t>
      </w:r>
      <w:r w:rsidR="00CA7314">
        <w:t xml:space="preserve">worth highlighting </w:t>
      </w:r>
      <w:r>
        <w:t xml:space="preserve">that changes in </w:t>
      </w:r>
      <w:r w:rsidRPr="00711AD2">
        <w:rPr>
          <w:i/>
          <w:iCs/>
        </w:rPr>
        <w:t>T</w:t>
      </w:r>
      <w:r w:rsidRPr="00711AD2">
        <w:rPr>
          <w:i/>
          <w:iCs/>
          <w:vertAlign w:val="subscript"/>
        </w:rPr>
        <w:t>m</w:t>
      </w:r>
      <w:r>
        <w:t xml:space="preserve"> should be always evaluated </w:t>
      </w:r>
      <w:r w:rsidR="00CA7314">
        <w:t>considering</w:t>
      </w:r>
      <w:r>
        <w:t xml:space="preserve"> the changes in </w:t>
      </w:r>
      <w:r w:rsidRPr="00711AD2">
        <w:rPr>
          <w:i/>
          <w:iCs/>
        </w:rPr>
        <w:t>B</w:t>
      </w:r>
      <w:r>
        <w:t>. Additionally, although this protocol is very useful in routine</w:t>
      </w:r>
      <w:r w:rsidR="00CA7314">
        <w:t xml:space="preserve"> </w:t>
      </w:r>
      <w:r>
        <w:t xml:space="preserve">evaluation of lipid phase transitions, it is important to be complemented with other techniques, such as drug location at bilayer level, order and packing evaluation, and others, to support the discussion of results. Although herein not presented, the influence of the external molecules on pre-transition temperature can be also monitored. </w:t>
      </w:r>
      <w:r w:rsidR="00CA7314">
        <w:t>Ano</w:t>
      </w:r>
      <w:r>
        <w:t>ther important point is that although the main phase transition results in size changes, it is not advis</w:t>
      </w:r>
      <w:r w:rsidR="00CA7314">
        <w:t>able</w:t>
      </w:r>
      <w:r>
        <w:t xml:space="preserve"> to use size alterations to infer about phase transitions, as the differences can be negligible. </w:t>
      </w:r>
    </w:p>
    <w:p w14:paraId="4517FBCB" w14:textId="77777777" w:rsidR="00CA7314" w:rsidRPr="007342BD" w:rsidRDefault="00CA7314" w:rsidP="00F05F43"/>
    <w:p w14:paraId="608F8D39" w14:textId="6F54AF02" w:rsidR="00047F71" w:rsidRDefault="00593CFE" w:rsidP="00F05F43">
      <w:r w:rsidRPr="00593CFE">
        <w:t>In comparison to other techniques used to determine similar biophysical techniques, it is important to note that, while this protocol based on DLS analysis may take longer periods of time, there is no operator intervention required during the measurement of MCR with the temperature range, as this can be done automatically</w:t>
      </w:r>
      <w:r w:rsidR="00BF7820">
        <w:t xml:space="preserve">. Furthermore, the data treatment is </w:t>
      </w:r>
      <w:r w:rsidR="00BC59B0">
        <w:t>expedite</w:t>
      </w:r>
      <w:r w:rsidR="00711AD2">
        <w:t>d</w:t>
      </w:r>
      <w:r w:rsidR="00DC38A8">
        <w:t>. Finally, the reliance</w:t>
      </w:r>
      <w:r w:rsidR="002E43F5">
        <w:t xml:space="preserve"> </w:t>
      </w:r>
      <w:r w:rsidR="00DC38A8">
        <w:t xml:space="preserve">and applicability to analysis of bioactive compounds/membrane interactions was demonstrated. </w:t>
      </w:r>
    </w:p>
    <w:p w14:paraId="1ECAC5EE" w14:textId="77777777" w:rsidR="00CA7314" w:rsidRDefault="00CA7314" w:rsidP="00F05F43"/>
    <w:p w14:paraId="1E9649A3" w14:textId="2B727F6A" w:rsidR="00047F71" w:rsidRDefault="00593CFE" w:rsidP="00F05F43">
      <w:pPr>
        <w:rPr>
          <w:color w:val="000000"/>
        </w:rPr>
      </w:pPr>
      <w:r w:rsidRPr="00593CFE">
        <w:t xml:space="preserve">In conclusion, because this protocol is simple, reliable, and requires minimal operator intervention, it has the potential to be used as a screening procedure in routine assays to evaluate drug-membrane interactions for </w:t>
      </w:r>
      <w:r w:rsidRPr="0040110D">
        <w:rPr>
          <w:i/>
          <w:iCs/>
        </w:rPr>
        <w:t>in vitro</w:t>
      </w:r>
      <w:r w:rsidRPr="00593CFE">
        <w:t xml:space="preserve"> drug distribution evaluation or, in the case of the development of liposome-based nanocarriers, to evaluate the effect of drugs loaded in the lipid carrier.</w:t>
      </w:r>
    </w:p>
    <w:p w14:paraId="76A6C5FF" w14:textId="77777777" w:rsidR="00593CFE" w:rsidRDefault="00593CFE" w:rsidP="00F05F43">
      <w:pPr>
        <w:rPr>
          <w:color w:val="000000"/>
        </w:rPr>
      </w:pPr>
    </w:p>
    <w:p w14:paraId="7F20F7A3" w14:textId="57CA67F3" w:rsidR="00DC38A8" w:rsidRDefault="00551D82" w:rsidP="00CA7314">
      <w:pPr>
        <w:pBdr>
          <w:top w:val="nil"/>
          <w:left w:val="nil"/>
          <w:bottom w:val="nil"/>
          <w:right w:val="nil"/>
          <w:between w:val="nil"/>
        </w:pBdr>
        <w:rPr>
          <w:color w:val="808080"/>
        </w:rPr>
      </w:pPr>
      <w:r>
        <w:rPr>
          <w:b/>
          <w:color w:val="000000"/>
        </w:rPr>
        <w:t xml:space="preserve">ACKNOWLEDGMENTS: </w:t>
      </w:r>
    </w:p>
    <w:p w14:paraId="25B2FBBD" w14:textId="2B8742F8" w:rsidR="006E4797" w:rsidRPr="00DC38A8" w:rsidRDefault="00DC38A8" w:rsidP="00F05F43">
      <w:pPr>
        <w:rPr>
          <w:bCs/>
        </w:rPr>
      </w:pPr>
      <w:r w:rsidRPr="00DC38A8">
        <w:rPr>
          <w:bCs/>
        </w:rPr>
        <w:t xml:space="preserve">This work was supported by </w:t>
      </w:r>
      <w:proofErr w:type="spellStart"/>
      <w:r w:rsidRPr="00DC38A8">
        <w:rPr>
          <w:bCs/>
        </w:rPr>
        <w:t>Fundação</w:t>
      </w:r>
      <w:proofErr w:type="spellEnd"/>
      <w:r w:rsidRPr="00DC38A8">
        <w:rPr>
          <w:bCs/>
        </w:rPr>
        <w:t xml:space="preserve"> para a </w:t>
      </w:r>
      <w:proofErr w:type="spellStart"/>
      <w:r w:rsidRPr="00DC38A8">
        <w:rPr>
          <w:bCs/>
        </w:rPr>
        <w:t>Ciência</w:t>
      </w:r>
      <w:proofErr w:type="spellEnd"/>
      <w:r w:rsidRPr="00DC38A8">
        <w:rPr>
          <w:bCs/>
        </w:rPr>
        <w:t xml:space="preserve"> e </w:t>
      </w:r>
      <w:proofErr w:type="spellStart"/>
      <w:r w:rsidRPr="00DC38A8">
        <w:rPr>
          <w:bCs/>
        </w:rPr>
        <w:t>Tecnologia</w:t>
      </w:r>
      <w:proofErr w:type="spellEnd"/>
      <w:r w:rsidRPr="00DC38A8">
        <w:rPr>
          <w:bCs/>
        </w:rPr>
        <w:t xml:space="preserve"> (FCT) in the framework of the Strategic Funding </w:t>
      </w:r>
      <w:proofErr w:type="spellStart"/>
      <w:r w:rsidRPr="00DC38A8">
        <w:rPr>
          <w:bCs/>
        </w:rPr>
        <w:t>Funding</w:t>
      </w:r>
      <w:proofErr w:type="spellEnd"/>
      <w:r w:rsidRPr="00DC38A8">
        <w:rPr>
          <w:bCs/>
        </w:rPr>
        <w:t xml:space="preserve"> [UID/FIS/04650/2019], and by the project CONCERT [POCI-01-0145-FEDER-032651 and PTDC/NAN-MAT/326512017], co-financed by the European Regional Development Fund (ERDF), through COMPETE 2020, under Portugal 2020, and FCT I.P. M Lúcio thanks FCT and ERDF for doctoral position [CTTI-150/18-CF (1)] in the ambit of the project CONCERT. Eduarda Fernandes (SFRH/BD/147938/2019) grants are supported by FCT, POPH and FEDER/COMPETE.</w:t>
      </w:r>
    </w:p>
    <w:p w14:paraId="0D54D2D2" w14:textId="77777777" w:rsidR="00DC38A8" w:rsidRDefault="00DC38A8" w:rsidP="00F05F43">
      <w:pPr>
        <w:rPr>
          <w:b/>
        </w:rPr>
      </w:pPr>
    </w:p>
    <w:p w14:paraId="5E703EBA" w14:textId="449F88C6" w:rsidR="006E4797" w:rsidRDefault="00551D82" w:rsidP="00F05F43">
      <w:pPr>
        <w:pBdr>
          <w:top w:val="nil"/>
          <w:left w:val="nil"/>
          <w:bottom w:val="nil"/>
          <w:right w:val="nil"/>
          <w:between w:val="nil"/>
        </w:pBdr>
        <w:rPr>
          <w:color w:val="808080"/>
        </w:rPr>
      </w:pPr>
      <w:r>
        <w:rPr>
          <w:b/>
          <w:color w:val="000000"/>
        </w:rPr>
        <w:t xml:space="preserve">DISCLOSURES: </w:t>
      </w:r>
    </w:p>
    <w:p w14:paraId="4A7B0E5C" w14:textId="0200FEB1" w:rsidR="006E4797" w:rsidRDefault="00402F79" w:rsidP="00F05F43">
      <w:r w:rsidRPr="00402F79">
        <w:t>The author reports no conflicts of interest in this work.</w:t>
      </w:r>
    </w:p>
    <w:p w14:paraId="7B3789E3" w14:textId="77777777" w:rsidR="00402F79" w:rsidRPr="00402F79" w:rsidRDefault="00402F79" w:rsidP="00F05F43"/>
    <w:p w14:paraId="6947461E" w14:textId="1CB1D583" w:rsidR="007E4680" w:rsidRPr="00402F79" w:rsidRDefault="00551D82" w:rsidP="00F05F43">
      <w:pPr>
        <w:rPr>
          <w:b/>
          <w:color w:val="000000"/>
        </w:rPr>
      </w:pPr>
      <w:r>
        <w:rPr>
          <w:b/>
        </w:rPr>
        <w:t>REFERENCES:</w:t>
      </w:r>
      <w:r>
        <w:t xml:space="preserve"> </w:t>
      </w:r>
      <w:bookmarkStart w:id="6" w:name="3rdcrjn" w:colFirst="0" w:colLast="0"/>
      <w:bookmarkEnd w:id="6"/>
    </w:p>
    <w:p w14:paraId="097A0E7C" w14:textId="42AD8B1E" w:rsidR="00124C77" w:rsidRPr="00124C77" w:rsidRDefault="007E4680" w:rsidP="00F05F43">
      <w:pPr>
        <w:pStyle w:val="EndNoteBibliography"/>
      </w:pPr>
      <w:r>
        <w:rPr>
          <w:color w:val="7F7F7F"/>
        </w:rPr>
        <w:fldChar w:fldCharType="begin"/>
      </w:r>
      <w:r>
        <w:rPr>
          <w:color w:val="7F7F7F"/>
        </w:rPr>
        <w:instrText xml:space="preserve"> ADDIN EN.REFLIST </w:instrText>
      </w:r>
      <w:r>
        <w:rPr>
          <w:color w:val="7F7F7F"/>
        </w:rPr>
        <w:fldChar w:fldCharType="separate"/>
      </w:r>
      <w:r w:rsidR="00124C77" w:rsidRPr="00124C77">
        <w:t>1</w:t>
      </w:r>
      <w:r w:rsidR="00124C77" w:rsidRPr="00124C77">
        <w:tab/>
        <w:t>Michel, N., Fabiano, A. S., Polidori, A., Jack, R.</w:t>
      </w:r>
      <w:r w:rsidR="00CA7314">
        <w:t xml:space="preserve">, </w:t>
      </w:r>
      <w:r w:rsidR="00124C77" w:rsidRPr="00124C77">
        <w:t xml:space="preserve">Pucci, B. Determination of phase transition temperatures of lipids by light scattering. </w:t>
      </w:r>
      <w:r w:rsidR="00124C77" w:rsidRPr="00124C77">
        <w:rPr>
          <w:i/>
        </w:rPr>
        <w:t>Chem</w:t>
      </w:r>
      <w:r w:rsidR="006A267E">
        <w:rPr>
          <w:i/>
        </w:rPr>
        <w:t>istry and</w:t>
      </w:r>
      <w:r w:rsidR="00124C77" w:rsidRPr="00124C77">
        <w:rPr>
          <w:i/>
        </w:rPr>
        <w:t xml:space="preserve"> Phys</w:t>
      </w:r>
      <w:r w:rsidR="006A267E">
        <w:rPr>
          <w:i/>
        </w:rPr>
        <w:t>ics of</w:t>
      </w:r>
      <w:r w:rsidR="00124C77" w:rsidRPr="00124C77">
        <w:rPr>
          <w:i/>
        </w:rPr>
        <w:t xml:space="preserve"> Lipids.</w:t>
      </w:r>
      <w:r w:rsidR="00124C77" w:rsidRPr="00124C77">
        <w:t xml:space="preserve"> </w:t>
      </w:r>
      <w:r w:rsidR="00124C77" w:rsidRPr="00124C77">
        <w:rPr>
          <w:b/>
        </w:rPr>
        <w:t>139</w:t>
      </w:r>
      <w:r w:rsidR="00124C77" w:rsidRPr="00124C77">
        <w:t xml:space="preserve"> (1), 11-19 (2006).</w:t>
      </w:r>
    </w:p>
    <w:p w14:paraId="4B927C9C" w14:textId="1C85DD3E" w:rsidR="00124C77" w:rsidRPr="0040110D" w:rsidRDefault="00124C77" w:rsidP="00F05F43">
      <w:pPr>
        <w:pStyle w:val="EndNoteBibliography"/>
        <w:rPr>
          <w:lang w:val="pt-PT"/>
        </w:rPr>
      </w:pPr>
      <w:r w:rsidRPr="00124C77">
        <w:lastRenderedPageBreak/>
        <w:t>2</w:t>
      </w:r>
      <w:r w:rsidRPr="00124C77">
        <w:tab/>
        <w:t>Maswadeh, H.</w:t>
      </w:r>
      <w:r w:rsidRPr="00124C77">
        <w:rPr>
          <w:i/>
        </w:rPr>
        <w:t xml:space="preserve"> et al.</w:t>
      </w:r>
      <w:r w:rsidRPr="00124C77">
        <w:t xml:space="preserve"> A molecular basis explanation of the dynamic and thermal effects of vinblastine sulfate upon dipalmitoylphosphatidylcholine bilayer membranes. </w:t>
      </w:r>
      <w:r w:rsidRPr="0040110D">
        <w:rPr>
          <w:i/>
          <w:lang w:val="pt-PT"/>
        </w:rPr>
        <w:t>Biochimica et Biophysica Acta (BBA) - Biomembranes.</w:t>
      </w:r>
      <w:r w:rsidRPr="0040110D">
        <w:rPr>
          <w:lang w:val="pt-PT"/>
        </w:rPr>
        <w:t xml:space="preserve"> </w:t>
      </w:r>
      <w:r w:rsidRPr="0040110D">
        <w:rPr>
          <w:b/>
          <w:lang w:val="pt-PT"/>
        </w:rPr>
        <w:t>1567</w:t>
      </w:r>
      <w:r w:rsidRPr="0040110D">
        <w:rPr>
          <w:lang w:val="pt-PT"/>
        </w:rPr>
        <w:t xml:space="preserve"> </w:t>
      </w:r>
      <w:r w:rsidR="00EC2131">
        <w:rPr>
          <w:lang w:val="pt-PT"/>
        </w:rPr>
        <w:t xml:space="preserve">(1-2), </w:t>
      </w:r>
      <w:r w:rsidRPr="0040110D">
        <w:rPr>
          <w:lang w:val="pt-PT"/>
        </w:rPr>
        <w:t>49-55 (2002).</w:t>
      </w:r>
    </w:p>
    <w:p w14:paraId="5FAA0855" w14:textId="56854C2B" w:rsidR="00124C77" w:rsidRPr="00124C77" w:rsidRDefault="00124C77" w:rsidP="00F05F43">
      <w:pPr>
        <w:pStyle w:val="EndNoteBibliography"/>
      </w:pPr>
      <w:r w:rsidRPr="0040110D">
        <w:rPr>
          <w:lang w:val="pt-PT"/>
        </w:rPr>
        <w:t>3</w:t>
      </w:r>
      <w:r w:rsidRPr="0040110D">
        <w:rPr>
          <w:lang w:val="pt-PT"/>
        </w:rPr>
        <w:tab/>
        <w:t>Fernandes, E.</w:t>
      </w:r>
      <w:r w:rsidRPr="0040110D">
        <w:rPr>
          <w:i/>
          <w:lang w:val="pt-PT"/>
        </w:rPr>
        <w:t xml:space="preserve"> et al.</w:t>
      </w:r>
      <w:r w:rsidRPr="0040110D">
        <w:rPr>
          <w:lang w:val="pt-PT"/>
        </w:rPr>
        <w:t xml:space="preserve"> </w:t>
      </w:r>
      <w:r w:rsidRPr="00124C77">
        <w:t xml:space="preserve">A Molecular Biophysical Approach to Diclofenac Topical Gastrointestinal Damage. </w:t>
      </w:r>
      <w:r w:rsidRPr="00124C77">
        <w:rPr>
          <w:i/>
        </w:rPr>
        <w:t>International Journal of Molecular Sciences.</w:t>
      </w:r>
      <w:r w:rsidRPr="00124C77">
        <w:t xml:space="preserve"> </w:t>
      </w:r>
      <w:r w:rsidRPr="00124C77">
        <w:rPr>
          <w:b/>
        </w:rPr>
        <w:t>19</w:t>
      </w:r>
      <w:r w:rsidRPr="00124C77">
        <w:t xml:space="preserve"> (11)</w:t>
      </w:r>
      <w:r w:rsidR="006A267E">
        <w:t xml:space="preserve"> , 3411-3437 </w:t>
      </w:r>
      <w:r w:rsidRPr="00124C77">
        <w:t>(2018).</w:t>
      </w:r>
    </w:p>
    <w:p w14:paraId="6AA65C58" w14:textId="0ED13C98" w:rsidR="00124C77" w:rsidRPr="00124C77" w:rsidRDefault="00124C77" w:rsidP="00F05F43">
      <w:pPr>
        <w:pStyle w:val="EndNoteBibliography"/>
      </w:pPr>
      <w:r w:rsidRPr="00124C77">
        <w:t>4</w:t>
      </w:r>
      <w:r w:rsidRPr="00124C77">
        <w:tab/>
        <w:t>Carvalho, A. M.</w:t>
      </w:r>
      <w:r w:rsidRPr="00124C77">
        <w:rPr>
          <w:i/>
        </w:rPr>
        <w:t xml:space="preserve"> et al.</w:t>
      </w:r>
      <w:r w:rsidRPr="00124C77">
        <w:t xml:space="preserve"> Prediction of paclitaxel pharmacokinetic based on in vitro studies: Interaction with membrane models and human serum albumin. </w:t>
      </w:r>
      <w:r w:rsidRPr="00124C77">
        <w:rPr>
          <w:i/>
        </w:rPr>
        <w:t>Int</w:t>
      </w:r>
      <w:r w:rsidR="006A267E">
        <w:rPr>
          <w:i/>
        </w:rPr>
        <w:t>ernational</w:t>
      </w:r>
      <w:r w:rsidRPr="00124C77">
        <w:rPr>
          <w:i/>
        </w:rPr>
        <w:t xml:space="preserve"> J</w:t>
      </w:r>
      <w:r w:rsidR="006A267E">
        <w:rPr>
          <w:i/>
        </w:rPr>
        <w:t>ournal of</w:t>
      </w:r>
      <w:r w:rsidRPr="00124C77">
        <w:rPr>
          <w:i/>
        </w:rPr>
        <w:t xml:space="preserve"> Pharm</w:t>
      </w:r>
      <w:r w:rsidR="006A267E">
        <w:rPr>
          <w:i/>
        </w:rPr>
        <w:t>aceutics</w:t>
      </w:r>
      <w:r w:rsidRPr="00124C77">
        <w:rPr>
          <w:i/>
        </w:rPr>
        <w:t>.</w:t>
      </w:r>
      <w:r w:rsidRPr="00124C77">
        <w:t xml:space="preserve"> </w:t>
      </w:r>
      <w:r w:rsidRPr="00124C77">
        <w:rPr>
          <w:b/>
        </w:rPr>
        <w:t>580</w:t>
      </w:r>
      <w:r w:rsidR="00EC2131" w:rsidRPr="0040110D">
        <w:rPr>
          <w:bCs/>
        </w:rPr>
        <w:t xml:space="preserve">, </w:t>
      </w:r>
      <w:r w:rsidRPr="00124C77">
        <w:t>119222</w:t>
      </w:r>
      <w:r w:rsidR="006A267E">
        <w:t>-119236</w:t>
      </w:r>
      <w:r w:rsidRPr="00124C77">
        <w:t xml:space="preserve"> (2020).</w:t>
      </w:r>
    </w:p>
    <w:p w14:paraId="27771F5D" w14:textId="0C3015A7" w:rsidR="00124C77" w:rsidRPr="00124C77" w:rsidRDefault="00124C77" w:rsidP="00F05F43">
      <w:pPr>
        <w:pStyle w:val="EndNoteBibliography"/>
      </w:pPr>
      <w:r w:rsidRPr="00124C77">
        <w:t>5</w:t>
      </w:r>
      <w:r w:rsidRPr="00124C77">
        <w:tab/>
        <w:t>Pereira-Leite, C., Nunes, C., Lima, J. L., Reis, S.</w:t>
      </w:r>
      <w:r w:rsidR="00CA7314">
        <w:t xml:space="preserve">, </w:t>
      </w:r>
      <w:r w:rsidRPr="00124C77">
        <w:t xml:space="preserve">Lucio, M. Interaction of celecoxib with membranes: the role of membrane biophysics on its therapeutic and toxic effects. </w:t>
      </w:r>
      <w:r w:rsidR="00EC2131">
        <w:rPr>
          <w:i/>
        </w:rPr>
        <w:t>The Journal of</w:t>
      </w:r>
      <w:r w:rsidRPr="00124C77">
        <w:rPr>
          <w:i/>
        </w:rPr>
        <w:t xml:space="preserve"> Phys</w:t>
      </w:r>
      <w:r w:rsidR="00EC2131">
        <w:rPr>
          <w:i/>
        </w:rPr>
        <w:t>ical</w:t>
      </w:r>
      <w:r w:rsidRPr="00124C77">
        <w:rPr>
          <w:i/>
        </w:rPr>
        <w:t xml:space="preserve"> Chem</w:t>
      </w:r>
      <w:r w:rsidR="00EC2131">
        <w:rPr>
          <w:i/>
        </w:rPr>
        <w:t>istry</w:t>
      </w:r>
      <w:r w:rsidRPr="00124C77">
        <w:rPr>
          <w:i/>
        </w:rPr>
        <w:t xml:space="preserve"> B.</w:t>
      </w:r>
      <w:r w:rsidRPr="00124C77">
        <w:t xml:space="preserve"> </w:t>
      </w:r>
      <w:r w:rsidRPr="00124C77">
        <w:rPr>
          <w:b/>
        </w:rPr>
        <w:t>116</w:t>
      </w:r>
      <w:r w:rsidRPr="00124C77">
        <w:t xml:space="preserve"> (46), 13608-13617 (2012).</w:t>
      </w:r>
    </w:p>
    <w:p w14:paraId="58452934" w14:textId="79979171" w:rsidR="00124C77" w:rsidRPr="00124C77" w:rsidRDefault="00124C77" w:rsidP="00F05F43">
      <w:pPr>
        <w:pStyle w:val="EndNoteBibliography"/>
      </w:pPr>
      <w:r w:rsidRPr="00124C77">
        <w:t>6</w:t>
      </w:r>
      <w:r w:rsidRPr="00124C77">
        <w:tab/>
        <w:t>Lúcio, M.</w:t>
      </w:r>
      <w:r w:rsidRPr="00124C77">
        <w:rPr>
          <w:i/>
        </w:rPr>
        <w:t xml:space="preserve"> et al.</w:t>
      </w:r>
      <w:r w:rsidRPr="00124C77">
        <w:t xml:space="preserve"> Influence of some anti-inflammatory drugs in membrane fluidity studied by fluorescence anisotropy measurements. </w:t>
      </w:r>
      <w:r w:rsidRPr="00124C77">
        <w:rPr>
          <w:i/>
        </w:rPr>
        <w:t>Phys</w:t>
      </w:r>
      <w:r w:rsidR="00EC2131">
        <w:rPr>
          <w:i/>
        </w:rPr>
        <w:t>ical</w:t>
      </w:r>
      <w:r w:rsidRPr="00124C77">
        <w:rPr>
          <w:i/>
        </w:rPr>
        <w:t xml:space="preserve"> Chem</w:t>
      </w:r>
      <w:r w:rsidR="00EC2131">
        <w:rPr>
          <w:i/>
        </w:rPr>
        <w:t>istry</w:t>
      </w:r>
      <w:r w:rsidRPr="00124C77">
        <w:rPr>
          <w:i/>
        </w:rPr>
        <w:t xml:space="preserve"> Chem</w:t>
      </w:r>
      <w:r w:rsidR="00EC2131">
        <w:rPr>
          <w:i/>
        </w:rPr>
        <w:t xml:space="preserve">ical </w:t>
      </w:r>
      <w:r w:rsidRPr="00124C77">
        <w:rPr>
          <w:i/>
        </w:rPr>
        <w:t>Phys</w:t>
      </w:r>
      <w:r w:rsidR="00EC2131">
        <w:rPr>
          <w:i/>
        </w:rPr>
        <w:t>ics.</w:t>
      </w:r>
      <w:r w:rsidRPr="00124C77">
        <w:t xml:space="preserve"> </w:t>
      </w:r>
      <w:r w:rsidRPr="00124C77">
        <w:rPr>
          <w:b/>
        </w:rPr>
        <w:t>6</w:t>
      </w:r>
      <w:r w:rsidRPr="00124C77">
        <w:t xml:space="preserve"> (7), 1493-1498</w:t>
      </w:r>
      <w:r w:rsidR="00EC2131">
        <w:t xml:space="preserve"> </w:t>
      </w:r>
      <w:r w:rsidRPr="00124C77">
        <w:t>(2004).</w:t>
      </w:r>
    </w:p>
    <w:p w14:paraId="5BAA0A4A" w14:textId="46B398CF" w:rsidR="00124C77" w:rsidRPr="00124C77" w:rsidRDefault="00124C77" w:rsidP="00F05F43">
      <w:pPr>
        <w:pStyle w:val="EndNoteBibliography"/>
      </w:pPr>
      <w:r w:rsidRPr="00124C77">
        <w:t>7</w:t>
      </w:r>
      <w:r w:rsidRPr="00124C77">
        <w:tab/>
        <w:t>Lúcio, M.</w:t>
      </w:r>
      <w:r w:rsidRPr="00124C77">
        <w:rPr>
          <w:i/>
        </w:rPr>
        <w:t xml:space="preserve"> et al.</w:t>
      </w:r>
      <w:r w:rsidRPr="00124C77">
        <w:t xml:space="preserve"> Effect of anti-inflammatory drugs in phosphatidylcholine membranes: A fluorescence and calorimetric study. </w:t>
      </w:r>
      <w:r w:rsidRPr="00124C77">
        <w:rPr>
          <w:i/>
        </w:rPr>
        <w:t>Chemical Physics Letters.</w:t>
      </w:r>
      <w:r w:rsidRPr="00124C77">
        <w:t xml:space="preserve"> </w:t>
      </w:r>
      <w:r w:rsidRPr="00124C77">
        <w:rPr>
          <w:b/>
        </w:rPr>
        <w:t>471</w:t>
      </w:r>
      <w:r w:rsidRPr="00124C77">
        <w:t xml:space="preserve"> (4-6), 300-309</w:t>
      </w:r>
      <w:r w:rsidR="00EC2131">
        <w:t xml:space="preserve"> </w:t>
      </w:r>
      <w:r w:rsidRPr="00124C77">
        <w:t>(2009).</w:t>
      </w:r>
    </w:p>
    <w:p w14:paraId="2E043DD2" w14:textId="7F80AA3B" w:rsidR="00124C77" w:rsidRPr="00124C77" w:rsidRDefault="00124C77" w:rsidP="00F05F43">
      <w:pPr>
        <w:pStyle w:val="EndNoteBibliography"/>
      </w:pPr>
      <w:r w:rsidRPr="00124C77">
        <w:t>8</w:t>
      </w:r>
      <w:r w:rsidRPr="00124C77">
        <w:tab/>
        <w:t xml:space="preserve">Demetzos, C. Differential Scanning Calorimetry (DSC): A Tool to Study the Thermal Behavior of Lipid Bilayers and Liposomal Stability. </w:t>
      </w:r>
      <w:r w:rsidRPr="00124C77">
        <w:rPr>
          <w:i/>
        </w:rPr>
        <w:t>Journal of Liposome Research.</w:t>
      </w:r>
      <w:r w:rsidRPr="00124C77">
        <w:t xml:space="preserve"> </w:t>
      </w:r>
      <w:r w:rsidRPr="00124C77">
        <w:rPr>
          <w:b/>
        </w:rPr>
        <w:t>18</w:t>
      </w:r>
      <w:r w:rsidRPr="00124C77">
        <w:t xml:space="preserve"> (3), 159-173</w:t>
      </w:r>
      <w:r w:rsidR="00EC2131">
        <w:t xml:space="preserve"> </w:t>
      </w:r>
      <w:r w:rsidRPr="00124C77">
        <w:t>(2008).</w:t>
      </w:r>
    </w:p>
    <w:p w14:paraId="54162E43" w14:textId="060FA421" w:rsidR="00124C77" w:rsidRPr="00124C77" w:rsidRDefault="00124C77" w:rsidP="00F05F43">
      <w:pPr>
        <w:pStyle w:val="EndNoteBibliography"/>
      </w:pPr>
      <w:r w:rsidRPr="00124C77">
        <w:t>9</w:t>
      </w:r>
      <w:r w:rsidRPr="00124C77">
        <w:tab/>
        <w:t>Nunes, C.</w:t>
      </w:r>
      <w:r w:rsidRPr="00124C77">
        <w:rPr>
          <w:i/>
        </w:rPr>
        <w:t xml:space="preserve"> et al.</w:t>
      </w:r>
      <w:r w:rsidRPr="00124C77">
        <w:t xml:space="preserve"> NSAIDs interactions with membranes: a biophysical approach. </w:t>
      </w:r>
      <w:r w:rsidRPr="00124C77">
        <w:rPr>
          <w:i/>
        </w:rPr>
        <w:t>Langmuir.</w:t>
      </w:r>
      <w:r w:rsidRPr="00124C77">
        <w:t xml:space="preserve"> </w:t>
      </w:r>
      <w:r w:rsidRPr="00124C77">
        <w:rPr>
          <w:b/>
        </w:rPr>
        <w:t>27</w:t>
      </w:r>
      <w:r w:rsidRPr="00124C77">
        <w:t xml:space="preserve"> (17), 10847-10858</w:t>
      </w:r>
      <w:r w:rsidR="00EC2131">
        <w:t xml:space="preserve"> </w:t>
      </w:r>
      <w:r w:rsidRPr="00124C77">
        <w:t>(2011).</w:t>
      </w:r>
    </w:p>
    <w:p w14:paraId="1F43B656" w14:textId="2E3C9B23" w:rsidR="00124C77" w:rsidRPr="00124C77" w:rsidRDefault="00124C77" w:rsidP="00F05F43">
      <w:pPr>
        <w:pStyle w:val="EndNoteBibliography"/>
      </w:pPr>
      <w:r w:rsidRPr="00124C77">
        <w:t>10</w:t>
      </w:r>
      <w:r w:rsidRPr="00124C77">
        <w:tab/>
        <w:t>Alaouie, A. M.</w:t>
      </w:r>
      <w:r w:rsidR="00CA7314">
        <w:t xml:space="preserve">, </w:t>
      </w:r>
      <w:r w:rsidRPr="00124C77">
        <w:t xml:space="preserve">Smirnov, A. I. Cooperativity and kinetics of phase transitions in nanopore-confined bilayers studied by differential scanning calorimetry. </w:t>
      </w:r>
      <w:r w:rsidRPr="00124C77">
        <w:rPr>
          <w:i/>
        </w:rPr>
        <w:t>Biophys</w:t>
      </w:r>
      <w:r w:rsidR="00EC2131">
        <w:rPr>
          <w:i/>
        </w:rPr>
        <w:t>ical</w:t>
      </w:r>
      <w:r w:rsidRPr="00124C77">
        <w:rPr>
          <w:i/>
        </w:rPr>
        <w:t xml:space="preserve"> J</w:t>
      </w:r>
      <w:r w:rsidR="00EC2131">
        <w:rPr>
          <w:i/>
        </w:rPr>
        <w:t>ournal.</w:t>
      </w:r>
      <w:r w:rsidRPr="00124C77">
        <w:t xml:space="preserve"> </w:t>
      </w:r>
      <w:r w:rsidRPr="00124C77">
        <w:rPr>
          <w:b/>
        </w:rPr>
        <w:t>88</w:t>
      </w:r>
      <w:r w:rsidRPr="00124C77">
        <w:t xml:space="preserve"> (2), 11-13 (2005).</w:t>
      </w:r>
    </w:p>
    <w:p w14:paraId="533B0DE7" w14:textId="309BF285" w:rsidR="00124C77" w:rsidRPr="00124C77" w:rsidRDefault="00124C77" w:rsidP="00F05F43">
      <w:pPr>
        <w:pStyle w:val="EndNoteBibliography"/>
      </w:pPr>
      <w:r w:rsidRPr="00124C77">
        <w:t>11</w:t>
      </w:r>
      <w:r w:rsidRPr="00124C77">
        <w:tab/>
        <w:t>Owusu-Ware, S. K., Chowdhry, B. Z., Leharne, S. A.</w:t>
      </w:r>
      <w:r w:rsidR="00CA7314">
        <w:t xml:space="preserve">, </w:t>
      </w:r>
      <w:r w:rsidRPr="00124C77">
        <w:t xml:space="preserve">Antonijević, M. D. Phase behaviour of dehydrated phosphatidylcholines. </w:t>
      </w:r>
      <w:r w:rsidRPr="00124C77">
        <w:rPr>
          <w:i/>
        </w:rPr>
        <w:t>Journal of Thermal Analysis and Calorimetry.</w:t>
      </w:r>
      <w:r w:rsidRPr="00124C77">
        <w:t xml:space="preserve"> </w:t>
      </w:r>
      <w:r w:rsidRPr="00124C77">
        <w:rPr>
          <w:b/>
        </w:rPr>
        <w:t>127</w:t>
      </w:r>
      <w:r w:rsidRPr="00124C77">
        <w:t xml:space="preserve"> (1), 415-421 (2016).</w:t>
      </w:r>
    </w:p>
    <w:p w14:paraId="36AD70E4" w14:textId="270896FA" w:rsidR="00124C77" w:rsidRPr="00124C77" w:rsidRDefault="00124C77" w:rsidP="00F05F43">
      <w:pPr>
        <w:pStyle w:val="EndNoteBibliography"/>
      </w:pPr>
      <w:r w:rsidRPr="00124C77">
        <w:t>12</w:t>
      </w:r>
      <w:r w:rsidRPr="00124C77">
        <w:tab/>
        <w:t>Ali, S., Minchey, S., Janoff, A.</w:t>
      </w:r>
      <w:r w:rsidR="00CA7314">
        <w:t xml:space="preserve">, </w:t>
      </w:r>
      <w:r w:rsidRPr="00124C77">
        <w:t xml:space="preserve">Mayhew, E. A Differential Scanning Calorimetry Study of Phosphocholines Mixed with Paclitaxel and Its Bromoacylated Taxanes. </w:t>
      </w:r>
      <w:r w:rsidRPr="00124C77">
        <w:rPr>
          <w:i/>
        </w:rPr>
        <w:t>Biophysical Journal.</w:t>
      </w:r>
      <w:r w:rsidRPr="00124C77">
        <w:t xml:space="preserve"> </w:t>
      </w:r>
      <w:r w:rsidRPr="00124C77">
        <w:rPr>
          <w:b/>
        </w:rPr>
        <w:t>78</w:t>
      </w:r>
      <w:r w:rsidRPr="00124C77">
        <w:t xml:space="preserve"> (1), 246-256</w:t>
      </w:r>
      <w:r w:rsidR="00EC2131">
        <w:t xml:space="preserve"> </w:t>
      </w:r>
      <w:r w:rsidRPr="00124C77">
        <w:t>(2000).</w:t>
      </w:r>
    </w:p>
    <w:p w14:paraId="19EDE186" w14:textId="02D02BB8" w:rsidR="00124C77" w:rsidRPr="00124C77" w:rsidRDefault="00124C77" w:rsidP="00F05F43">
      <w:pPr>
        <w:pStyle w:val="EndNoteBibliography"/>
      </w:pPr>
      <w:r w:rsidRPr="00124C77">
        <w:t>13</w:t>
      </w:r>
      <w:r w:rsidRPr="00124C77">
        <w:tab/>
        <w:t>Chiu, M. H.</w:t>
      </w:r>
      <w:r w:rsidR="00CA7314">
        <w:t xml:space="preserve">, </w:t>
      </w:r>
      <w:r w:rsidRPr="00124C77">
        <w:t xml:space="preserve">Prenner, E. J. Differential scanning calorimetry: An invaluable tool for a detailed thermodynamic characterization of macromolecules and their interactions. </w:t>
      </w:r>
      <w:r w:rsidRPr="00124C77">
        <w:rPr>
          <w:i/>
        </w:rPr>
        <w:t>J</w:t>
      </w:r>
      <w:r w:rsidR="00EC2131">
        <w:rPr>
          <w:i/>
        </w:rPr>
        <w:t xml:space="preserve">ournal of </w:t>
      </w:r>
      <w:r w:rsidRPr="00124C77">
        <w:rPr>
          <w:i/>
        </w:rPr>
        <w:t>Pharm</w:t>
      </w:r>
      <w:r w:rsidR="00EC2131">
        <w:rPr>
          <w:i/>
        </w:rPr>
        <w:t>acy &amp;</w:t>
      </w:r>
      <w:r w:rsidRPr="00124C77">
        <w:rPr>
          <w:i/>
        </w:rPr>
        <w:t xml:space="preserve"> Bioallied Sci</w:t>
      </w:r>
      <w:r w:rsidR="00EC2131">
        <w:rPr>
          <w:i/>
        </w:rPr>
        <w:t>ences</w:t>
      </w:r>
      <w:r w:rsidRPr="00124C77">
        <w:rPr>
          <w:i/>
        </w:rPr>
        <w:t>.</w:t>
      </w:r>
      <w:r w:rsidRPr="00124C77">
        <w:t xml:space="preserve"> </w:t>
      </w:r>
      <w:r w:rsidRPr="00124C77">
        <w:rPr>
          <w:b/>
        </w:rPr>
        <w:t>3</w:t>
      </w:r>
      <w:r w:rsidRPr="00124C77">
        <w:t xml:space="preserve"> (1), 39-59 (2011).</w:t>
      </w:r>
    </w:p>
    <w:p w14:paraId="7D8410F8" w14:textId="443DC255" w:rsidR="00124C77" w:rsidRPr="00124C77" w:rsidRDefault="00124C77" w:rsidP="00F05F43">
      <w:pPr>
        <w:pStyle w:val="EndNoteBibliography"/>
      </w:pPr>
      <w:r w:rsidRPr="00124C77">
        <w:t>14</w:t>
      </w:r>
      <w:r w:rsidRPr="00124C77">
        <w:tab/>
        <w:t xml:space="preserve">Pentak, D. Alternative methods of determining phase transition temperatures of phospholipids that constitute liposomes on the example of DPPC and DMPC. </w:t>
      </w:r>
      <w:r w:rsidRPr="00124C77">
        <w:rPr>
          <w:i/>
        </w:rPr>
        <w:t>Thermochimica Acta.</w:t>
      </w:r>
      <w:r w:rsidRPr="00124C77">
        <w:t xml:space="preserve"> </w:t>
      </w:r>
      <w:r w:rsidRPr="00124C77">
        <w:rPr>
          <w:b/>
        </w:rPr>
        <w:t>584</w:t>
      </w:r>
      <w:r w:rsidRPr="00124C77">
        <w:t xml:space="preserve"> 36-44</w:t>
      </w:r>
      <w:r w:rsidR="006B2C9B">
        <w:t xml:space="preserve"> (</w:t>
      </w:r>
      <w:r w:rsidRPr="00124C77">
        <w:t>2014).</w:t>
      </w:r>
    </w:p>
    <w:p w14:paraId="734977EC" w14:textId="526CE2F9" w:rsidR="00124C77" w:rsidRPr="00124C77" w:rsidRDefault="00124C77" w:rsidP="00F05F43">
      <w:pPr>
        <w:pStyle w:val="EndNoteBibliography"/>
      </w:pPr>
      <w:r w:rsidRPr="00124C77">
        <w:t>15</w:t>
      </w:r>
      <w:r w:rsidRPr="00124C77">
        <w:tab/>
        <w:t>Holland, G. P., McIntyre, S. K.</w:t>
      </w:r>
      <w:r w:rsidR="00CA7314">
        <w:t xml:space="preserve">, </w:t>
      </w:r>
      <w:r w:rsidRPr="00124C77">
        <w:t xml:space="preserve">Alam, T. M. Distinguishing Individual Lipid Headgroup Mobility and Phase Transitions in Raft-Forming Lipid Mixtures with 31P MAS NMR. </w:t>
      </w:r>
      <w:r w:rsidRPr="00124C77">
        <w:rPr>
          <w:i/>
        </w:rPr>
        <w:t>Biophysical Journal.</w:t>
      </w:r>
      <w:r w:rsidRPr="00124C77">
        <w:t xml:space="preserve"> </w:t>
      </w:r>
      <w:r w:rsidRPr="00124C77">
        <w:rPr>
          <w:b/>
        </w:rPr>
        <w:t>90</w:t>
      </w:r>
      <w:r w:rsidRPr="00124C77">
        <w:t xml:space="preserve"> (11), 4248-4260 (2006).</w:t>
      </w:r>
    </w:p>
    <w:p w14:paraId="21C85B17" w14:textId="633AD93F" w:rsidR="00124C77" w:rsidRPr="00124C77" w:rsidRDefault="00124C77" w:rsidP="00F05F43">
      <w:pPr>
        <w:pStyle w:val="EndNoteBibliography"/>
      </w:pPr>
      <w:r w:rsidRPr="00124C77">
        <w:t>16</w:t>
      </w:r>
      <w:r w:rsidRPr="00124C77">
        <w:tab/>
        <w:t>Catte, A., White, G. F., Wilson, M. R.</w:t>
      </w:r>
      <w:r w:rsidR="00CA7314">
        <w:t xml:space="preserve">, </w:t>
      </w:r>
      <w:r w:rsidRPr="00124C77">
        <w:t xml:space="preserve">Oganesyan, V. S. Direct Prediction of EPR Spectra from Lipid Bilayers: Understanding Structure and Dynamics in Biological Membranes. </w:t>
      </w:r>
      <w:r w:rsidRPr="00124C77">
        <w:rPr>
          <w:i/>
        </w:rPr>
        <w:t>Chemphyschem.</w:t>
      </w:r>
      <w:r w:rsidRPr="00124C77">
        <w:t xml:space="preserve"> </w:t>
      </w:r>
      <w:r w:rsidRPr="00124C77">
        <w:rPr>
          <w:b/>
        </w:rPr>
        <w:t>19</w:t>
      </w:r>
      <w:r w:rsidRPr="00124C77">
        <w:t xml:space="preserve"> (17), 2183-2193 (2018).</w:t>
      </w:r>
    </w:p>
    <w:p w14:paraId="5E2A859D" w14:textId="7B9159FC" w:rsidR="00124C77" w:rsidRPr="00124C77" w:rsidRDefault="00124C77" w:rsidP="00F05F43">
      <w:pPr>
        <w:pStyle w:val="EndNoteBibliography"/>
      </w:pPr>
      <w:r w:rsidRPr="00124C77">
        <w:t>17</w:t>
      </w:r>
      <w:r w:rsidRPr="00124C77">
        <w:tab/>
        <w:t>Camargos, H. S.</w:t>
      </w:r>
      <w:r w:rsidR="00CA7314">
        <w:t xml:space="preserve">, </w:t>
      </w:r>
      <w:r w:rsidRPr="00124C77">
        <w:t>Alonso, A. Electron Paramagnetic Resonance (</w:t>
      </w:r>
      <w:r w:rsidR="006B2C9B" w:rsidRPr="00124C77">
        <w:t>E</w:t>
      </w:r>
      <w:r w:rsidR="006B2C9B">
        <w:t>PR</w:t>
      </w:r>
      <w:r w:rsidRPr="00124C77">
        <w:t>) Spectral Components of Spin-Labeled Lipids in Saturated Phospholipid Bilayers</w:t>
      </w:r>
      <w:r w:rsidR="006B2C9B">
        <w:t>:</w:t>
      </w:r>
      <w:r w:rsidRPr="00124C77">
        <w:t xml:space="preserve"> Effect of Cholesterol. </w:t>
      </w:r>
      <w:r w:rsidRPr="00124C77">
        <w:rPr>
          <w:i/>
        </w:rPr>
        <w:t>Quimica Nova.</w:t>
      </w:r>
      <w:r w:rsidRPr="00124C77">
        <w:t xml:space="preserve"> </w:t>
      </w:r>
      <w:r w:rsidRPr="00124C77">
        <w:rPr>
          <w:b/>
        </w:rPr>
        <w:t>36</w:t>
      </w:r>
      <w:r w:rsidRPr="00124C77">
        <w:t xml:space="preserve"> </w:t>
      </w:r>
      <w:r w:rsidRPr="00124C77">
        <w:lastRenderedPageBreak/>
        <w:t>(6), 815-</w:t>
      </w:r>
      <w:r w:rsidR="006B2C9B">
        <w:t>821</w:t>
      </w:r>
      <w:r w:rsidRPr="00124C77">
        <w:t xml:space="preserve"> (2013).</w:t>
      </w:r>
    </w:p>
    <w:p w14:paraId="7D26A733" w14:textId="42A77A45" w:rsidR="00124C77" w:rsidRPr="00124C77" w:rsidRDefault="00124C77" w:rsidP="00F05F43">
      <w:pPr>
        <w:pStyle w:val="EndNoteBibliography"/>
      </w:pPr>
      <w:r w:rsidRPr="00124C77">
        <w:t>18</w:t>
      </w:r>
      <w:r w:rsidRPr="00124C77">
        <w:tab/>
        <w:t>Bista, R. K., Bruch, R. F.</w:t>
      </w:r>
      <w:r w:rsidR="00CA7314">
        <w:t xml:space="preserve">, </w:t>
      </w:r>
      <w:r w:rsidRPr="00124C77">
        <w:t xml:space="preserve">Covington, A. M. Infrared spectroscopic study of thermotropic phase behavior of newly developed synthetic biopolymers. </w:t>
      </w:r>
      <w:r w:rsidRPr="00124C77">
        <w:rPr>
          <w:i/>
        </w:rPr>
        <w:t>Spectrochim</w:t>
      </w:r>
      <w:r w:rsidR="006B2C9B">
        <w:rPr>
          <w:i/>
        </w:rPr>
        <w:t>ica</w:t>
      </w:r>
      <w:r w:rsidRPr="00124C77">
        <w:rPr>
          <w:i/>
        </w:rPr>
        <w:t xml:space="preserve"> Acta</w:t>
      </w:r>
      <w:r w:rsidR="006B2C9B">
        <w:rPr>
          <w:i/>
        </w:rPr>
        <w:t>, Part</w:t>
      </w:r>
      <w:r w:rsidRPr="00124C77">
        <w:rPr>
          <w:i/>
        </w:rPr>
        <w:t xml:space="preserve"> A</w:t>
      </w:r>
      <w:r w:rsidR="006B2C9B">
        <w:rPr>
          <w:i/>
        </w:rPr>
        <w:t>:</w:t>
      </w:r>
      <w:r w:rsidRPr="00124C77">
        <w:rPr>
          <w:i/>
        </w:rPr>
        <w:t xml:space="preserve"> Mol</w:t>
      </w:r>
      <w:r w:rsidR="006B2C9B">
        <w:rPr>
          <w:i/>
        </w:rPr>
        <w:t>ecular</w:t>
      </w:r>
      <w:r w:rsidRPr="00124C77">
        <w:rPr>
          <w:i/>
        </w:rPr>
        <w:t xml:space="preserve"> </w:t>
      </w:r>
      <w:r w:rsidR="006B2C9B">
        <w:rPr>
          <w:i/>
        </w:rPr>
        <w:t xml:space="preserve">and </w:t>
      </w:r>
      <w:r w:rsidRPr="00124C77">
        <w:rPr>
          <w:i/>
        </w:rPr>
        <w:t>Biomol</w:t>
      </w:r>
      <w:r w:rsidR="006B2C9B">
        <w:rPr>
          <w:i/>
        </w:rPr>
        <w:t>ecular</w:t>
      </w:r>
      <w:r w:rsidRPr="00124C77">
        <w:rPr>
          <w:i/>
        </w:rPr>
        <w:t xml:space="preserve"> Spectrosc</w:t>
      </w:r>
      <w:r w:rsidR="006B2C9B">
        <w:rPr>
          <w:i/>
        </w:rPr>
        <w:t>opy</w:t>
      </w:r>
      <w:r w:rsidRPr="00124C77">
        <w:rPr>
          <w:i/>
        </w:rPr>
        <w:t>.</w:t>
      </w:r>
      <w:r w:rsidRPr="00124C77">
        <w:t xml:space="preserve"> </w:t>
      </w:r>
      <w:r w:rsidRPr="00124C77">
        <w:rPr>
          <w:b/>
        </w:rPr>
        <w:t>81</w:t>
      </w:r>
      <w:r w:rsidRPr="00124C77">
        <w:t xml:space="preserve"> (1), 583-589 (2011).</w:t>
      </w:r>
    </w:p>
    <w:p w14:paraId="66349B3B" w14:textId="36B5BA67" w:rsidR="00124C77" w:rsidRPr="00124C77" w:rsidRDefault="00124C77" w:rsidP="00F05F43">
      <w:pPr>
        <w:pStyle w:val="EndNoteBibliography"/>
      </w:pPr>
      <w:r w:rsidRPr="00124C77">
        <w:t>19</w:t>
      </w:r>
      <w:r w:rsidRPr="00124C77">
        <w:tab/>
        <w:t>Lewis, R. N. A. H.</w:t>
      </w:r>
      <w:r w:rsidR="00CA7314">
        <w:t xml:space="preserve">, </w:t>
      </w:r>
      <w:r w:rsidRPr="00124C77">
        <w:t xml:space="preserve">McElhaney, R. N. in </w:t>
      </w:r>
      <w:r w:rsidRPr="00124C77">
        <w:rPr>
          <w:i/>
        </w:rPr>
        <w:t>Handbook of Vibrational Spectroscopy</w:t>
      </w:r>
      <w:r w:rsidRPr="00124C77">
        <w:t xml:space="preserve"> (2006).</w:t>
      </w:r>
    </w:p>
    <w:p w14:paraId="7BA34455" w14:textId="77C92D21" w:rsidR="00124C77" w:rsidRPr="00124C77" w:rsidRDefault="00124C77" w:rsidP="00F05F43">
      <w:pPr>
        <w:pStyle w:val="EndNoteBibliography"/>
      </w:pPr>
      <w:r w:rsidRPr="00124C77">
        <w:t>20</w:t>
      </w:r>
      <w:r w:rsidRPr="00124C77">
        <w:tab/>
        <w:t>Quinn, P. J.</w:t>
      </w:r>
      <w:r w:rsidR="00CA7314">
        <w:t xml:space="preserve">, </w:t>
      </w:r>
      <w:r w:rsidRPr="00124C77">
        <w:t xml:space="preserve">Wolf, C. Thermotropic and structural evaluation of the interaction of natural sphingomyelins with cholesterol. </w:t>
      </w:r>
      <w:r w:rsidRPr="00124C77">
        <w:rPr>
          <w:i/>
        </w:rPr>
        <w:t>Biochimica et Biophysica Acta (BBA) - Biomembranes.</w:t>
      </w:r>
      <w:r w:rsidRPr="00124C77">
        <w:t xml:space="preserve"> </w:t>
      </w:r>
      <w:r w:rsidRPr="00124C77">
        <w:rPr>
          <w:b/>
        </w:rPr>
        <w:t>1788</w:t>
      </w:r>
      <w:r w:rsidRPr="00124C77">
        <w:t xml:space="preserve"> (9), 1877-1889</w:t>
      </w:r>
      <w:r w:rsidR="006B2C9B">
        <w:t xml:space="preserve"> </w:t>
      </w:r>
      <w:r w:rsidRPr="00124C77">
        <w:t>(2009).</w:t>
      </w:r>
    </w:p>
    <w:p w14:paraId="166F969E" w14:textId="65048DAC" w:rsidR="00124C77" w:rsidRPr="00124C77" w:rsidRDefault="00124C77" w:rsidP="00F05F43">
      <w:pPr>
        <w:pStyle w:val="EndNoteBibliography"/>
      </w:pPr>
      <w:r w:rsidRPr="00124C77">
        <w:t>21</w:t>
      </w:r>
      <w:r w:rsidRPr="00124C77">
        <w:tab/>
        <w:t>Lewis, R. N. A. H.</w:t>
      </w:r>
      <w:r w:rsidR="00CA7314">
        <w:t xml:space="preserve">, </w:t>
      </w:r>
      <w:r w:rsidRPr="00124C77">
        <w:t xml:space="preserve">McElhaney, R. N. Membrane lipid phase transitions and phase organization studied by Fourier transform infrared spectroscopy. </w:t>
      </w:r>
      <w:r w:rsidRPr="00124C77">
        <w:rPr>
          <w:i/>
        </w:rPr>
        <w:t>Biochimica et Biophysica Acta (BBA) - Biomembranes.</w:t>
      </w:r>
      <w:r w:rsidRPr="00124C77">
        <w:t xml:space="preserve"> </w:t>
      </w:r>
      <w:r w:rsidRPr="00124C77">
        <w:rPr>
          <w:b/>
        </w:rPr>
        <w:t>1828</w:t>
      </w:r>
      <w:r w:rsidRPr="00124C77">
        <w:t xml:space="preserve"> (10), 2347-2358 (2013).</w:t>
      </w:r>
    </w:p>
    <w:p w14:paraId="45DBA298" w14:textId="383330E0" w:rsidR="00124C77" w:rsidRPr="00124C77" w:rsidRDefault="00124C77" w:rsidP="00F05F43">
      <w:pPr>
        <w:pStyle w:val="EndNoteBibliography"/>
      </w:pPr>
      <w:r w:rsidRPr="00124C77">
        <w:t>22</w:t>
      </w:r>
      <w:r w:rsidRPr="00124C77">
        <w:tab/>
        <w:t>Lewis, R. N.</w:t>
      </w:r>
      <w:r w:rsidR="00CA7314">
        <w:t xml:space="preserve">, </w:t>
      </w:r>
      <w:r w:rsidRPr="00124C77">
        <w:t xml:space="preserve">McElhaney, R. N. Fourier transform infrared spectroscopy in the study of lipid phase transitions in model and biological membranes: practical considerations. </w:t>
      </w:r>
      <w:r w:rsidRPr="00124C77">
        <w:rPr>
          <w:i/>
        </w:rPr>
        <w:t>Methods</w:t>
      </w:r>
      <w:r w:rsidR="006B2C9B">
        <w:rPr>
          <w:i/>
        </w:rPr>
        <w:t xml:space="preserve"> in</w:t>
      </w:r>
      <w:r w:rsidRPr="00124C77">
        <w:rPr>
          <w:i/>
        </w:rPr>
        <w:t xml:space="preserve"> Mol</w:t>
      </w:r>
      <w:r w:rsidR="006B2C9B">
        <w:rPr>
          <w:i/>
        </w:rPr>
        <w:t>ecular</w:t>
      </w:r>
      <w:r w:rsidRPr="00124C77">
        <w:rPr>
          <w:i/>
        </w:rPr>
        <w:t xml:space="preserve"> Biol</w:t>
      </w:r>
      <w:r w:rsidR="006B2C9B">
        <w:rPr>
          <w:i/>
        </w:rPr>
        <w:t>ogy.</w:t>
      </w:r>
      <w:r w:rsidRPr="00124C77">
        <w:t xml:space="preserve"> </w:t>
      </w:r>
      <w:r w:rsidRPr="00124C77">
        <w:rPr>
          <w:b/>
        </w:rPr>
        <w:t>400</w:t>
      </w:r>
      <w:r w:rsidR="006B2C9B">
        <w:t xml:space="preserve">, </w:t>
      </w:r>
      <w:r w:rsidRPr="00124C77">
        <w:t>207-226 (2007).</w:t>
      </w:r>
    </w:p>
    <w:p w14:paraId="7561B8D2" w14:textId="1076248D" w:rsidR="00124C77" w:rsidRPr="00124C77" w:rsidRDefault="00124C77" w:rsidP="00F05F43">
      <w:pPr>
        <w:pStyle w:val="EndNoteBibliography"/>
      </w:pPr>
      <w:r w:rsidRPr="00124C77">
        <w:t>23</w:t>
      </w:r>
      <w:r w:rsidRPr="00124C77">
        <w:tab/>
        <w:t>Chang, H. H., Bhagat, R. K., Tran, R.</w:t>
      </w:r>
      <w:r w:rsidR="00CA7314">
        <w:t xml:space="preserve">, </w:t>
      </w:r>
      <w:r w:rsidRPr="00124C77">
        <w:t xml:space="preserve">Dea, P. Subgel studies of dimyristoylphosphatidylcholine bilayers. </w:t>
      </w:r>
      <w:r w:rsidR="003F4DA7">
        <w:rPr>
          <w:i/>
        </w:rPr>
        <w:t>The Journal of Physical Chemistry B</w:t>
      </w:r>
      <w:r w:rsidRPr="00124C77">
        <w:rPr>
          <w:i/>
        </w:rPr>
        <w:t>.</w:t>
      </w:r>
      <w:r w:rsidRPr="00124C77">
        <w:t xml:space="preserve"> </w:t>
      </w:r>
      <w:r w:rsidRPr="00124C77">
        <w:rPr>
          <w:b/>
        </w:rPr>
        <w:t>110</w:t>
      </w:r>
      <w:r w:rsidRPr="00124C77">
        <w:t xml:space="preserve"> (44), 22192-22196</w:t>
      </w:r>
      <w:r w:rsidR="003F4DA7">
        <w:t xml:space="preserve"> </w:t>
      </w:r>
      <w:r w:rsidRPr="00124C77">
        <w:t>(2006).</w:t>
      </w:r>
    </w:p>
    <w:p w14:paraId="44E1EB7D" w14:textId="0BDA69FA" w:rsidR="00124C77" w:rsidRPr="00124C77" w:rsidRDefault="00124C77" w:rsidP="00F05F43">
      <w:pPr>
        <w:pStyle w:val="EndNoteBibliography"/>
      </w:pPr>
      <w:r w:rsidRPr="00124C77">
        <w:t>24</w:t>
      </w:r>
      <w:r w:rsidRPr="00124C77">
        <w:tab/>
        <w:t>Gorshkova, Y. E.</w:t>
      </w:r>
      <w:r w:rsidR="00CA7314">
        <w:t xml:space="preserve">, </w:t>
      </w:r>
      <w:r w:rsidRPr="00124C77">
        <w:t xml:space="preserve">Ivankov, O. I. Structure and phase transitions of the multilamellar DMPC membranes in presence of the DMSO and DESO. </w:t>
      </w:r>
      <w:r w:rsidRPr="00124C77">
        <w:rPr>
          <w:i/>
        </w:rPr>
        <w:t>Journal of Physics: Conference Series.</w:t>
      </w:r>
      <w:r w:rsidRPr="00124C77">
        <w:t xml:space="preserve"> </w:t>
      </w:r>
      <w:r w:rsidRPr="00124C77">
        <w:rPr>
          <w:b/>
        </w:rPr>
        <w:t>848</w:t>
      </w:r>
      <w:r w:rsidR="003F4DA7">
        <w:rPr>
          <w:b/>
        </w:rPr>
        <w:t xml:space="preserve"> </w:t>
      </w:r>
      <w:r w:rsidR="003F4DA7" w:rsidRPr="0040110D">
        <w:rPr>
          <w:bCs/>
        </w:rPr>
        <w:t>(012014), 1-9</w:t>
      </w:r>
      <w:r w:rsidRPr="00124C77">
        <w:t>(2017).</w:t>
      </w:r>
    </w:p>
    <w:p w14:paraId="5951DB25" w14:textId="3FFE52B5" w:rsidR="00124C77" w:rsidRPr="00124C77" w:rsidRDefault="00124C77" w:rsidP="00F05F43">
      <w:pPr>
        <w:pStyle w:val="EndNoteBibliography"/>
      </w:pPr>
      <w:r w:rsidRPr="00124C77">
        <w:t>25</w:t>
      </w:r>
      <w:r w:rsidRPr="00124C77">
        <w:tab/>
        <w:t>Sharma, V. K., Srinivasan, H., Sakai, V. G.</w:t>
      </w:r>
      <w:r w:rsidR="00CA7314">
        <w:t xml:space="preserve">, </w:t>
      </w:r>
      <w:r w:rsidRPr="00124C77">
        <w:t xml:space="preserve">Mitra, S. Caffeine modulates the dynamics of DODAB membranes: Role of the physical state of the bilayer. </w:t>
      </w:r>
      <w:r w:rsidRPr="00124C77">
        <w:rPr>
          <w:i/>
        </w:rPr>
        <w:t>Journal of Applied Physics.</w:t>
      </w:r>
      <w:r w:rsidRPr="00124C77">
        <w:t xml:space="preserve"> </w:t>
      </w:r>
      <w:r w:rsidRPr="00124C77">
        <w:rPr>
          <w:b/>
        </w:rPr>
        <w:t>128</w:t>
      </w:r>
      <w:r w:rsidRPr="00124C77">
        <w:t xml:space="preserve"> (15)</w:t>
      </w:r>
      <w:r w:rsidR="003F4DA7">
        <w:t>, 154701-154711</w:t>
      </w:r>
      <w:r w:rsidRPr="00124C77">
        <w:t xml:space="preserve"> (2020).</w:t>
      </w:r>
    </w:p>
    <w:p w14:paraId="50C7EC5C" w14:textId="08A95CD4" w:rsidR="00124C77" w:rsidRPr="00124C77" w:rsidRDefault="00124C77" w:rsidP="00F05F43">
      <w:pPr>
        <w:pStyle w:val="EndNoteBibliography"/>
      </w:pPr>
      <w:r w:rsidRPr="00124C77">
        <w:t>26</w:t>
      </w:r>
      <w:r w:rsidRPr="00124C77">
        <w:tab/>
        <w:t>Khondker, A.</w:t>
      </w:r>
      <w:r w:rsidRPr="00124C77">
        <w:rPr>
          <w:i/>
        </w:rPr>
        <w:t xml:space="preserve"> et al.</w:t>
      </w:r>
      <w:r w:rsidRPr="00124C77">
        <w:t xml:space="preserve"> Partitioning of caffeine in lipid bilayers reduces membrane fluidity and increases membrane thickness. </w:t>
      </w:r>
      <w:r w:rsidRPr="00124C77">
        <w:rPr>
          <w:i/>
        </w:rPr>
        <w:t>Phys</w:t>
      </w:r>
      <w:r w:rsidR="003F4DA7">
        <w:rPr>
          <w:i/>
        </w:rPr>
        <w:t>ical</w:t>
      </w:r>
      <w:r w:rsidRPr="00124C77">
        <w:rPr>
          <w:i/>
        </w:rPr>
        <w:t xml:space="preserve"> Chem</w:t>
      </w:r>
      <w:r w:rsidR="003F4DA7">
        <w:rPr>
          <w:i/>
        </w:rPr>
        <w:t>istry</w:t>
      </w:r>
      <w:r w:rsidRPr="00124C77">
        <w:rPr>
          <w:i/>
        </w:rPr>
        <w:t xml:space="preserve"> Chem</w:t>
      </w:r>
      <w:r w:rsidR="003F4DA7">
        <w:rPr>
          <w:i/>
        </w:rPr>
        <w:t>ical</w:t>
      </w:r>
      <w:r w:rsidRPr="00124C77">
        <w:rPr>
          <w:i/>
        </w:rPr>
        <w:t xml:space="preserve"> Phys</w:t>
      </w:r>
      <w:r w:rsidR="003F4DA7">
        <w:rPr>
          <w:i/>
        </w:rPr>
        <w:t>ics</w:t>
      </w:r>
      <w:r w:rsidRPr="00124C77">
        <w:rPr>
          <w:i/>
        </w:rPr>
        <w:t>.</w:t>
      </w:r>
      <w:r w:rsidRPr="00124C77">
        <w:t xml:space="preserve"> </w:t>
      </w:r>
      <w:r w:rsidRPr="00124C77">
        <w:rPr>
          <w:b/>
        </w:rPr>
        <w:t>19</w:t>
      </w:r>
      <w:r w:rsidRPr="00124C77">
        <w:t xml:space="preserve"> (10), 7101-7111</w:t>
      </w:r>
      <w:r w:rsidR="00574A1F">
        <w:t xml:space="preserve"> </w:t>
      </w:r>
      <w:r w:rsidRPr="00124C77">
        <w:t>(2017).</w:t>
      </w:r>
    </w:p>
    <w:p w14:paraId="1536A91E" w14:textId="38A72F64" w:rsidR="00124C77" w:rsidRPr="00124C77" w:rsidRDefault="00124C77" w:rsidP="00F05F43">
      <w:pPr>
        <w:pStyle w:val="EndNoteBibliography"/>
      </w:pPr>
      <w:r w:rsidRPr="00124C77">
        <w:t>27</w:t>
      </w:r>
      <w:r w:rsidRPr="00124C77">
        <w:tab/>
        <w:t>Jain, M. K.</w:t>
      </w:r>
      <w:r w:rsidR="00CA7314">
        <w:t xml:space="preserve">, </w:t>
      </w:r>
      <w:r w:rsidRPr="00124C77">
        <w:t xml:space="preserve">Wu, N. M. Effect of small molecules on the dipalmitoyl lecithin liposomal bilayer: III. Phase transition in lipid bilayer. </w:t>
      </w:r>
      <w:r w:rsidRPr="00124C77">
        <w:rPr>
          <w:i/>
        </w:rPr>
        <w:t>The Journal of Membrane Biology.</w:t>
      </w:r>
      <w:r w:rsidRPr="00124C77">
        <w:t xml:space="preserve"> </w:t>
      </w:r>
      <w:r w:rsidRPr="00124C77">
        <w:rPr>
          <w:b/>
        </w:rPr>
        <w:t>34</w:t>
      </w:r>
      <w:r w:rsidRPr="00124C77">
        <w:t xml:space="preserve"> (1), 157-201</w:t>
      </w:r>
      <w:r w:rsidR="00574A1F">
        <w:t xml:space="preserve"> </w:t>
      </w:r>
      <w:r w:rsidRPr="00124C77">
        <w:t>(1977).</w:t>
      </w:r>
    </w:p>
    <w:p w14:paraId="7F543698" w14:textId="4F1DB713" w:rsidR="00124C77" w:rsidRPr="00124C77" w:rsidRDefault="00124C77" w:rsidP="00F05F43">
      <w:pPr>
        <w:pStyle w:val="EndNoteBibliography"/>
      </w:pPr>
      <w:r w:rsidRPr="00124C77">
        <w:t>28</w:t>
      </w:r>
      <w:r w:rsidRPr="00124C77">
        <w:tab/>
        <w:t>Hassan, H.</w:t>
      </w:r>
      <w:r w:rsidRPr="00124C77">
        <w:rPr>
          <w:i/>
        </w:rPr>
        <w:t xml:space="preserve"> et al.</w:t>
      </w:r>
      <w:r w:rsidRPr="00124C77">
        <w:t xml:space="preserve"> Acyclovir-Loaded Solid Lipid Nanoparticles: Optimization, Characterization and Evaluation of Its Pharmacokinetic Profile. </w:t>
      </w:r>
      <w:r w:rsidRPr="00124C77">
        <w:rPr>
          <w:i/>
        </w:rPr>
        <w:t>Nanomaterials.</w:t>
      </w:r>
      <w:r w:rsidRPr="00124C77">
        <w:t xml:space="preserve"> </w:t>
      </w:r>
      <w:r w:rsidRPr="00124C77">
        <w:rPr>
          <w:b/>
        </w:rPr>
        <w:t>10</w:t>
      </w:r>
      <w:r w:rsidRPr="00124C77">
        <w:t xml:space="preserve"> (9), </w:t>
      </w:r>
      <w:r w:rsidR="00574A1F">
        <w:t>1785-1803</w:t>
      </w:r>
      <w:r w:rsidRPr="00124C77">
        <w:t xml:space="preserve"> (2020).</w:t>
      </w:r>
    </w:p>
    <w:p w14:paraId="3BCDE375" w14:textId="5C9F17FB" w:rsidR="00124C77" w:rsidRPr="0040110D" w:rsidRDefault="00124C77" w:rsidP="00F05F43">
      <w:pPr>
        <w:pStyle w:val="EndNoteBibliography"/>
        <w:rPr>
          <w:lang w:val="pt-PT"/>
        </w:rPr>
      </w:pPr>
      <w:r w:rsidRPr="00124C77">
        <w:t>29</w:t>
      </w:r>
      <w:r w:rsidRPr="00124C77">
        <w:tab/>
        <w:t>Marsh, D., Watts, A.</w:t>
      </w:r>
      <w:r w:rsidR="00CA7314">
        <w:t xml:space="preserve">, </w:t>
      </w:r>
      <w:r w:rsidRPr="00124C77">
        <w:t xml:space="preserve">Knowles, P. F. Cooperativity of the phase transition in single- and multibilayer lipid vesicles. </w:t>
      </w:r>
      <w:r w:rsidRPr="0040110D">
        <w:rPr>
          <w:i/>
          <w:lang w:val="pt-PT"/>
        </w:rPr>
        <w:t>Biochimica et Biophysica Acta (BBA) - Biomembranes.</w:t>
      </w:r>
      <w:r w:rsidRPr="0040110D">
        <w:rPr>
          <w:lang w:val="pt-PT"/>
        </w:rPr>
        <w:t xml:space="preserve"> </w:t>
      </w:r>
      <w:r w:rsidRPr="0040110D">
        <w:rPr>
          <w:b/>
          <w:lang w:val="pt-PT"/>
        </w:rPr>
        <w:t>465</w:t>
      </w:r>
      <w:r w:rsidRPr="0040110D">
        <w:rPr>
          <w:lang w:val="pt-PT"/>
        </w:rPr>
        <w:t xml:space="preserve"> (3), 500-514 (1977).</w:t>
      </w:r>
    </w:p>
    <w:p w14:paraId="2159732E" w14:textId="5C429D7C" w:rsidR="00124C77" w:rsidRPr="00124C77" w:rsidRDefault="00124C77" w:rsidP="00F05F43">
      <w:pPr>
        <w:pStyle w:val="EndNoteBibliography"/>
      </w:pPr>
      <w:r w:rsidRPr="0040110D">
        <w:rPr>
          <w:lang w:val="pt-PT"/>
        </w:rPr>
        <w:t>30</w:t>
      </w:r>
      <w:r w:rsidRPr="0040110D">
        <w:rPr>
          <w:lang w:val="pt-PT"/>
        </w:rPr>
        <w:tab/>
        <w:t>Pereira-Leite, C.</w:t>
      </w:r>
      <w:r w:rsidRPr="0040110D">
        <w:rPr>
          <w:i/>
          <w:lang w:val="pt-PT"/>
        </w:rPr>
        <w:t xml:space="preserve"> et al.</w:t>
      </w:r>
      <w:r w:rsidRPr="0040110D">
        <w:rPr>
          <w:lang w:val="pt-PT"/>
        </w:rPr>
        <w:t xml:space="preserve"> </w:t>
      </w:r>
      <w:r w:rsidRPr="00124C77">
        <w:t xml:space="preserve">Neutral Diclofenac Causes Remarkable Changes in Phosphatidylcholine Bilayers: Relevance for Gastric Toxicity Mechanisms. </w:t>
      </w:r>
      <w:r w:rsidRPr="00124C77">
        <w:rPr>
          <w:i/>
        </w:rPr>
        <w:t>Mol</w:t>
      </w:r>
      <w:r w:rsidR="00574A1F">
        <w:rPr>
          <w:i/>
        </w:rPr>
        <w:t>ecular</w:t>
      </w:r>
      <w:r w:rsidRPr="00124C77">
        <w:rPr>
          <w:i/>
        </w:rPr>
        <w:t xml:space="preserve"> Pharmacol</w:t>
      </w:r>
      <w:r w:rsidR="00574A1F">
        <w:rPr>
          <w:i/>
        </w:rPr>
        <w:t>ogy</w:t>
      </w:r>
      <w:r w:rsidRPr="00124C77">
        <w:rPr>
          <w:i/>
        </w:rPr>
        <w:t>.</w:t>
      </w:r>
      <w:r w:rsidRPr="00124C77">
        <w:t xml:space="preserve"> </w:t>
      </w:r>
      <w:r w:rsidRPr="00124C77">
        <w:rPr>
          <w:b/>
        </w:rPr>
        <w:t>97</w:t>
      </w:r>
      <w:r w:rsidRPr="00124C77">
        <w:t xml:space="preserve"> (4), 295-303 (2020).</w:t>
      </w:r>
    </w:p>
    <w:p w14:paraId="10015DB1" w14:textId="6F522B61" w:rsidR="00124C77" w:rsidRPr="00124C77" w:rsidRDefault="00124C77" w:rsidP="00F05F43">
      <w:pPr>
        <w:pStyle w:val="EndNoteBibliography"/>
      </w:pPr>
      <w:r w:rsidRPr="00124C77">
        <w:t>31</w:t>
      </w:r>
      <w:r w:rsidRPr="00124C77">
        <w:tab/>
        <w:t>Manrique-Moreno, M., Garidel, P., Suwalsky, M., Howe, J.</w:t>
      </w:r>
      <w:r w:rsidR="00CA7314">
        <w:t xml:space="preserve">, </w:t>
      </w:r>
      <w:r w:rsidRPr="00124C77">
        <w:t xml:space="preserve">Brandenburg, K. The membrane-activity of Ibuprofen, Diclofenac, and Naproxen: a physico-chemical study with lecithin phospholipids. </w:t>
      </w:r>
      <w:r w:rsidRPr="00124C77">
        <w:rPr>
          <w:i/>
        </w:rPr>
        <w:t>Biochim</w:t>
      </w:r>
      <w:r w:rsidR="00574A1F">
        <w:rPr>
          <w:i/>
        </w:rPr>
        <w:t>ica et</w:t>
      </w:r>
      <w:r w:rsidRPr="00124C77">
        <w:rPr>
          <w:i/>
        </w:rPr>
        <w:t xml:space="preserve"> Biophys</w:t>
      </w:r>
      <w:r w:rsidR="00574A1F">
        <w:rPr>
          <w:i/>
        </w:rPr>
        <w:t>ica</w:t>
      </w:r>
      <w:r w:rsidRPr="00124C77">
        <w:rPr>
          <w:i/>
        </w:rPr>
        <w:t xml:space="preserve"> Acta.</w:t>
      </w:r>
      <w:r w:rsidRPr="00124C77">
        <w:t xml:space="preserve"> </w:t>
      </w:r>
      <w:r w:rsidRPr="00124C77">
        <w:rPr>
          <w:b/>
        </w:rPr>
        <w:t>1788</w:t>
      </w:r>
      <w:r w:rsidRPr="00124C77">
        <w:t xml:space="preserve"> (6), 1296-1303</w:t>
      </w:r>
      <w:r w:rsidR="00574A1F">
        <w:t xml:space="preserve"> </w:t>
      </w:r>
      <w:r w:rsidRPr="00124C77">
        <w:t>(2009).</w:t>
      </w:r>
    </w:p>
    <w:p w14:paraId="60B56D21" w14:textId="603EFAB7" w:rsidR="00124C77" w:rsidRPr="00124C77" w:rsidRDefault="00124C77" w:rsidP="00F05F43">
      <w:pPr>
        <w:pStyle w:val="EndNoteBibliography"/>
      </w:pPr>
      <w:r w:rsidRPr="00124C77">
        <w:t>32</w:t>
      </w:r>
      <w:r w:rsidRPr="00124C77">
        <w:tab/>
        <w:t>Neves, A. R., Nunes, C., Amenitsch, H.</w:t>
      </w:r>
      <w:r w:rsidR="00CA7314">
        <w:t xml:space="preserve">, </w:t>
      </w:r>
      <w:r w:rsidRPr="00124C77">
        <w:t xml:space="preserve">Reis, S. Effects of resveratrol on the structure and fluidity of lipid bilayers: a membrane biophysical study. </w:t>
      </w:r>
      <w:r w:rsidRPr="00124C77">
        <w:rPr>
          <w:i/>
        </w:rPr>
        <w:t>Soft Matter.</w:t>
      </w:r>
      <w:r w:rsidRPr="00124C77">
        <w:t xml:space="preserve"> </w:t>
      </w:r>
      <w:r w:rsidRPr="00124C77">
        <w:rPr>
          <w:b/>
        </w:rPr>
        <w:t>12</w:t>
      </w:r>
      <w:r w:rsidRPr="00124C77">
        <w:t xml:space="preserve"> (7), 2118-2126</w:t>
      </w:r>
      <w:r w:rsidR="00574A1F">
        <w:t xml:space="preserve"> </w:t>
      </w:r>
      <w:r w:rsidRPr="00124C77">
        <w:t>(2016).</w:t>
      </w:r>
    </w:p>
    <w:p w14:paraId="4AC48740" w14:textId="1D28BF00" w:rsidR="00124C77" w:rsidRPr="00124C77" w:rsidRDefault="00124C77" w:rsidP="00F05F43">
      <w:pPr>
        <w:pStyle w:val="EndNoteBibliography"/>
      </w:pPr>
      <w:r w:rsidRPr="00124C77">
        <w:t>33</w:t>
      </w:r>
      <w:r w:rsidRPr="00124C77">
        <w:tab/>
        <w:t>de Ghellinck, A., Shen, C., Fragneto, G.</w:t>
      </w:r>
      <w:r w:rsidR="00CA7314">
        <w:t xml:space="preserve">, </w:t>
      </w:r>
      <w:r w:rsidRPr="00124C77">
        <w:t xml:space="preserve">Klosgen, B. Probing the position of resveratrol in lipid bilayers: A neutron reflectivity study. </w:t>
      </w:r>
      <w:r w:rsidRPr="00124C77">
        <w:rPr>
          <w:i/>
        </w:rPr>
        <w:t>Colloids</w:t>
      </w:r>
      <w:r w:rsidR="00574A1F">
        <w:rPr>
          <w:i/>
        </w:rPr>
        <w:t xml:space="preserve"> and</w:t>
      </w:r>
      <w:r w:rsidRPr="00124C77">
        <w:rPr>
          <w:i/>
        </w:rPr>
        <w:t xml:space="preserve"> Surf</w:t>
      </w:r>
      <w:r w:rsidR="00574A1F">
        <w:rPr>
          <w:i/>
        </w:rPr>
        <w:t>aces</w:t>
      </w:r>
      <w:r w:rsidRPr="00124C77">
        <w:rPr>
          <w:i/>
        </w:rPr>
        <w:t xml:space="preserve"> B</w:t>
      </w:r>
      <w:r w:rsidR="003F1A97">
        <w:rPr>
          <w:i/>
        </w:rPr>
        <w:t>:</w:t>
      </w:r>
      <w:r w:rsidRPr="00124C77">
        <w:rPr>
          <w:i/>
        </w:rPr>
        <w:t xml:space="preserve"> Biointerfaces.</w:t>
      </w:r>
      <w:r w:rsidRPr="00124C77">
        <w:t xml:space="preserve"> </w:t>
      </w:r>
      <w:r w:rsidRPr="00124C77">
        <w:rPr>
          <w:b/>
        </w:rPr>
        <w:t>134</w:t>
      </w:r>
      <w:r w:rsidRPr="00124C77">
        <w:t xml:space="preserve"> 65-72 </w:t>
      </w:r>
      <w:r w:rsidRPr="00124C77">
        <w:lastRenderedPageBreak/>
        <w:t>(2015).</w:t>
      </w:r>
    </w:p>
    <w:p w14:paraId="4F26AB4C" w14:textId="168B5F84" w:rsidR="00124C77" w:rsidRPr="00124C77" w:rsidRDefault="00124C77" w:rsidP="00F05F43">
      <w:pPr>
        <w:pStyle w:val="EndNoteBibliography"/>
      </w:pPr>
      <w:r w:rsidRPr="00124C77">
        <w:t>34</w:t>
      </w:r>
      <w:r w:rsidRPr="00124C77">
        <w:tab/>
        <w:t>Fei, Q.</w:t>
      </w:r>
      <w:r w:rsidRPr="00124C77">
        <w:rPr>
          <w:i/>
        </w:rPr>
        <w:t xml:space="preserve"> et al.</w:t>
      </w:r>
      <w:r w:rsidRPr="00124C77">
        <w:t xml:space="preserve"> Molecular Mechanism of Resveratrol’s Lipid Membrane Protection. </w:t>
      </w:r>
      <w:r w:rsidRPr="00124C77">
        <w:rPr>
          <w:i/>
        </w:rPr>
        <w:t>Scientific Reports.</w:t>
      </w:r>
      <w:r w:rsidRPr="00124C77">
        <w:t xml:space="preserve"> </w:t>
      </w:r>
      <w:r w:rsidRPr="00124C77">
        <w:rPr>
          <w:b/>
        </w:rPr>
        <w:t>8</w:t>
      </w:r>
      <w:r w:rsidRPr="00124C77">
        <w:t xml:space="preserve"> (1),</w:t>
      </w:r>
      <w:r w:rsidR="003F1A97">
        <w:t xml:space="preserve"> 1587-1599 </w:t>
      </w:r>
      <w:r w:rsidRPr="00124C77">
        <w:t>(2018).</w:t>
      </w:r>
    </w:p>
    <w:p w14:paraId="6B2B1AA9" w14:textId="612CC09D" w:rsidR="006E4797" w:rsidRDefault="007E4680" w:rsidP="00F05F43">
      <w:pPr>
        <w:pBdr>
          <w:top w:val="nil"/>
          <w:left w:val="nil"/>
          <w:bottom w:val="nil"/>
          <w:right w:val="nil"/>
          <w:between w:val="nil"/>
        </w:pBdr>
        <w:rPr>
          <w:color w:val="7F7F7F"/>
        </w:rPr>
      </w:pPr>
      <w:r>
        <w:rPr>
          <w:color w:val="7F7F7F"/>
        </w:rPr>
        <w:fldChar w:fldCharType="end"/>
      </w:r>
    </w:p>
    <w:sectPr w:rsidR="006E4797" w:rsidSect="002B573D">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85519" w14:textId="77777777" w:rsidR="00773FD3" w:rsidRDefault="00773FD3">
      <w:r>
        <w:separator/>
      </w:r>
    </w:p>
  </w:endnote>
  <w:endnote w:type="continuationSeparator" w:id="0">
    <w:p w14:paraId="23AF5E6B" w14:textId="77777777" w:rsidR="00773FD3" w:rsidRDefault="00773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16530E" w:rsidRDefault="0016530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85216" w14:textId="77777777" w:rsidR="00773FD3" w:rsidRDefault="00773FD3">
      <w:r>
        <w:separator/>
      </w:r>
    </w:p>
  </w:footnote>
  <w:footnote w:type="continuationSeparator" w:id="0">
    <w:p w14:paraId="60ADA195" w14:textId="77777777" w:rsidR="00773FD3" w:rsidRDefault="00773F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16530E" w:rsidRDefault="0016530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16530E" w:rsidRDefault="0016530E">
    <w:pPr>
      <w:pBdr>
        <w:top w:val="nil"/>
        <w:left w:val="nil"/>
        <w:bottom w:val="nil"/>
        <w:right w:val="nil"/>
        <w:between w:val="nil"/>
      </w:pBdr>
      <w:tabs>
        <w:tab w:val="center" w:pos="4680"/>
        <w:tab w:val="right" w:pos="9360"/>
        <w:tab w:val="left" w:pos="5724"/>
      </w:tabs>
      <w:rPr>
        <w:b/>
        <w:color w:val="1F497D"/>
        <w:sz w:val="28"/>
        <w:szCs w:val="28"/>
      </w:rPr>
    </w:pPr>
    <w:bookmarkStart w:id="7" w:name="_26in1rg" w:colFirst="0" w:colLast="0"/>
    <w:bookmarkEnd w:id="7"/>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0E21D76" w:rsidR="0016530E" w:rsidRDefault="0016530E">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B0B77"/>
    <w:multiLevelType w:val="hybridMultilevel"/>
    <w:tmpl w:val="00D0A52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AD2BD8"/>
    <w:multiLevelType w:val="hybridMultilevel"/>
    <w:tmpl w:val="6BAE4D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10F2D"/>
    <w:multiLevelType w:val="hybridMultilevel"/>
    <w:tmpl w:val="D500EB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A86A04"/>
    <w:multiLevelType w:val="hybridMultilevel"/>
    <w:tmpl w:val="BF001504"/>
    <w:lvl w:ilvl="0" w:tplc="08160001">
      <w:start w:val="1"/>
      <w:numFmt w:val="bullet"/>
      <w:lvlText w:val=""/>
      <w:lvlJc w:val="left"/>
      <w:pPr>
        <w:ind w:left="1571" w:hanging="360"/>
      </w:pPr>
      <w:rPr>
        <w:rFonts w:ascii="Symbol" w:hAnsi="Symbol" w:hint="default"/>
      </w:rPr>
    </w:lvl>
    <w:lvl w:ilvl="1" w:tplc="08160003" w:tentative="1">
      <w:start w:val="1"/>
      <w:numFmt w:val="bullet"/>
      <w:lvlText w:val="o"/>
      <w:lvlJc w:val="left"/>
      <w:pPr>
        <w:ind w:left="2291" w:hanging="360"/>
      </w:pPr>
      <w:rPr>
        <w:rFonts w:ascii="Courier New" w:hAnsi="Courier New" w:cs="Courier New" w:hint="default"/>
      </w:rPr>
    </w:lvl>
    <w:lvl w:ilvl="2" w:tplc="08160005" w:tentative="1">
      <w:start w:val="1"/>
      <w:numFmt w:val="bullet"/>
      <w:lvlText w:val=""/>
      <w:lvlJc w:val="left"/>
      <w:pPr>
        <w:ind w:left="3011" w:hanging="360"/>
      </w:pPr>
      <w:rPr>
        <w:rFonts w:ascii="Wingdings" w:hAnsi="Wingdings" w:hint="default"/>
      </w:rPr>
    </w:lvl>
    <w:lvl w:ilvl="3" w:tplc="08160001" w:tentative="1">
      <w:start w:val="1"/>
      <w:numFmt w:val="bullet"/>
      <w:lvlText w:val=""/>
      <w:lvlJc w:val="left"/>
      <w:pPr>
        <w:ind w:left="3731" w:hanging="360"/>
      </w:pPr>
      <w:rPr>
        <w:rFonts w:ascii="Symbol" w:hAnsi="Symbol" w:hint="default"/>
      </w:rPr>
    </w:lvl>
    <w:lvl w:ilvl="4" w:tplc="08160003" w:tentative="1">
      <w:start w:val="1"/>
      <w:numFmt w:val="bullet"/>
      <w:lvlText w:val="o"/>
      <w:lvlJc w:val="left"/>
      <w:pPr>
        <w:ind w:left="4451" w:hanging="360"/>
      </w:pPr>
      <w:rPr>
        <w:rFonts w:ascii="Courier New" w:hAnsi="Courier New" w:cs="Courier New" w:hint="default"/>
      </w:rPr>
    </w:lvl>
    <w:lvl w:ilvl="5" w:tplc="08160005" w:tentative="1">
      <w:start w:val="1"/>
      <w:numFmt w:val="bullet"/>
      <w:lvlText w:val=""/>
      <w:lvlJc w:val="left"/>
      <w:pPr>
        <w:ind w:left="5171" w:hanging="360"/>
      </w:pPr>
      <w:rPr>
        <w:rFonts w:ascii="Wingdings" w:hAnsi="Wingdings" w:hint="default"/>
      </w:rPr>
    </w:lvl>
    <w:lvl w:ilvl="6" w:tplc="08160001" w:tentative="1">
      <w:start w:val="1"/>
      <w:numFmt w:val="bullet"/>
      <w:lvlText w:val=""/>
      <w:lvlJc w:val="left"/>
      <w:pPr>
        <w:ind w:left="5891" w:hanging="360"/>
      </w:pPr>
      <w:rPr>
        <w:rFonts w:ascii="Symbol" w:hAnsi="Symbol" w:hint="default"/>
      </w:rPr>
    </w:lvl>
    <w:lvl w:ilvl="7" w:tplc="08160003" w:tentative="1">
      <w:start w:val="1"/>
      <w:numFmt w:val="bullet"/>
      <w:lvlText w:val="o"/>
      <w:lvlJc w:val="left"/>
      <w:pPr>
        <w:ind w:left="6611" w:hanging="360"/>
      </w:pPr>
      <w:rPr>
        <w:rFonts w:ascii="Courier New" w:hAnsi="Courier New" w:cs="Courier New" w:hint="default"/>
      </w:rPr>
    </w:lvl>
    <w:lvl w:ilvl="8" w:tplc="08160005" w:tentative="1">
      <w:start w:val="1"/>
      <w:numFmt w:val="bullet"/>
      <w:lvlText w:val=""/>
      <w:lvlJc w:val="left"/>
      <w:pPr>
        <w:ind w:left="7331" w:hanging="360"/>
      </w:pPr>
      <w:rPr>
        <w:rFonts w:ascii="Wingdings" w:hAnsi="Wingding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64A68F3"/>
    <w:multiLevelType w:val="hybridMultilevel"/>
    <w:tmpl w:val="BA62F8B6"/>
    <w:lvl w:ilvl="0" w:tplc="D7CAFF60">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87903CE"/>
    <w:multiLevelType w:val="hybridMultilevel"/>
    <w:tmpl w:val="5998A2A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CA1717E"/>
    <w:multiLevelType w:val="hybridMultilevel"/>
    <w:tmpl w:val="6420A57A"/>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8CD7A11"/>
    <w:multiLevelType w:val="hybridMultilevel"/>
    <w:tmpl w:val="43D242A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5A414343"/>
    <w:multiLevelType w:val="hybridMultilevel"/>
    <w:tmpl w:val="22043B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7E2085B"/>
    <w:multiLevelType w:val="hybridMultilevel"/>
    <w:tmpl w:val="7DB4F57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F415A24"/>
    <w:multiLevelType w:val="hybridMultilevel"/>
    <w:tmpl w:val="C4CEBFC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AEB4DA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3"/>
  </w:num>
  <w:num w:numId="3">
    <w:abstractNumId w:val="23"/>
  </w:num>
  <w:num w:numId="4">
    <w:abstractNumId w:val="4"/>
  </w:num>
  <w:num w:numId="5">
    <w:abstractNumId w:val="17"/>
  </w:num>
  <w:num w:numId="6">
    <w:abstractNumId w:val="21"/>
  </w:num>
  <w:num w:numId="7">
    <w:abstractNumId w:val="8"/>
  </w:num>
  <w:num w:numId="8">
    <w:abstractNumId w:val="12"/>
  </w:num>
  <w:num w:numId="9">
    <w:abstractNumId w:val="5"/>
  </w:num>
  <w:num w:numId="10">
    <w:abstractNumId w:val="10"/>
  </w:num>
  <w:num w:numId="11">
    <w:abstractNumId w:val="15"/>
  </w:num>
  <w:num w:numId="12">
    <w:abstractNumId w:val="6"/>
  </w:num>
  <w:num w:numId="13">
    <w:abstractNumId w:val="20"/>
  </w:num>
  <w:num w:numId="14">
    <w:abstractNumId w:val="9"/>
  </w:num>
  <w:num w:numId="15">
    <w:abstractNumId w:val="16"/>
  </w:num>
  <w:num w:numId="16">
    <w:abstractNumId w:val="2"/>
  </w:num>
  <w:num w:numId="17">
    <w:abstractNumId w:val="0"/>
  </w:num>
  <w:num w:numId="18">
    <w:abstractNumId w:val="19"/>
  </w:num>
  <w:num w:numId="19">
    <w:abstractNumId w:val="22"/>
  </w:num>
  <w:num w:numId="20">
    <w:abstractNumId w:val="18"/>
  </w:num>
  <w:num w:numId="21">
    <w:abstractNumId w:val="14"/>
  </w:num>
  <w:num w:numId="22">
    <w:abstractNumId w:val="3"/>
  </w:num>
  <w:num w:numId="23">
    <w:abstractNumId w:val="24"/>
  </w:num>
  <w:num w:numId="24">
    <w:abstractNumId w:val="11"/>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e9t5vvjfdr22e2psdpfe9bwd2a52x0rx5a&quot;&gt;JOVE&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3&lt;/item&gt;&lt;item&gt;34&lt;/item&gt;&lt;item&gt;35&lt;/item&gt;&lt;item&gt;36&lt;/item&gt;&lt;item&gt;37&lt;/item&gt;&lt;item&gt;38&lt;/item&gt;&lt;/record-ids&gt;&lt;/item&gt;&lt;/Libraries&gt;"/>
  </w:docVars>
  <w:rsids>
    <w:rsidRoot w:val="006E4797"/>
    <w:rsid w:val="000045C8"/>
    <w:rsid w:val="000102A4"/>
    <w:rsid w:val="00013895"/>
    <w:rsid w:val="0003740E"/>
    <w:rsid w:val="00047D65"/>
    <w:rsid w:val="00047F71"/>
    <w:rsid w:val="00062624"/>
    <w:rsid w:val="00066EA7"/>
    <w:rsid w:val="000673F3"/>
    <w:rsid w:val="00084CCB"/>
    <w:rsid w:val="00086C94"/>
    <w:rsid w:val="00091DE6"/>
    <w:rsid w:val="000A0A46"/>
    <w:rsid w:val="000A227E"/>
    <w:rsid w:val="000A280E"/>
    <w:rsid w:val="000A4BE0"/>
    <w:rsid w:val="000B00FD"/>
    <w:rsid w:val="000B2972"/>
    <w:rsid w:val="000B40D0"/>
    <w:rsid w:val="000B7A0A"/>
    <w:rsid w:val="000B7DE6"/>
    <w:rsid w:val="000C52F3"/>
    <w:rsid w:val="000C6BAD"/>
    <w:rsid w:val="000C6ED0"/>
    <w:rsid w:val="000C7E32"/>
    <w:rsid w:val="000D3B55"/>
    <w:rsid w:val="000E08A3"/>
    <w:rsid w:val="000E1F2D"/>
    <w:rsid w:val="000E6B2B"/>
    <w:rsid w:val="001163A2"/>
    <w:rsid w:val="001207BD"/>
    <w:rsid w:val="00121746"/>
    <w:rsid w:val="00124C77"/>
    <w:rsid w:val="0012773B"/>
    <w:rsid w:val="00127CE1"/>
    <w:rsid w:val="00130611"/>
    <w:rsid w:val="00143DD8"/>
    <w:rsid w:val="001463A1"/>
    <w:rsid w:val="00146CFC"/>
    <w:rsid w:val="00147B34"/>
    <w:rsid w:val="00155B64"/>
    <w:rsid w:val="0016029A"/>
    <w:rsid w:val="0016530E"/>
    <w:rsid w:val="001676FC"/>
    <w:rsid w:val="00173902"/>
    <w:rsid w:val="001777F7"/>
    <w:rsid w:val="001910E6"/>
    <w:rsid w:val="0019320C"/>
    <w:rsid w:val="001A56AD"/>
    <w:rsid w:val="001B1A1B"/>
    <w:rsid w:val="001B41BE"/>
    <w:rsid w:val="001B698C"/>
    <w:rsid w:val="001E0131"/>
    <w:rsid w:val="00202EB0"/>
    <w:rsid w:val="00203655"/>
    <w:rsid w:val="0021707C"/>
    <w:rsid w:val="00253C5C"/>
    <w:rsid w:val="0025475C"/>
    <w:rsid w:val="00265832"/>
    <w:rsid w:val="002660B8"/>
    <w:rsid w:val="00275B86"/>
    <w:rsid w:val="00280DC4"/>
    <w:rsid w:val="00282BB3"/>
    <w:rsid w:val="0029130C"/>
    <w:rsid w:val="0029548C"/>
    <w:rsid w:val="002A15BC"/>
    <w:rsid w:val="002A1E36"/>
    <w:rsid w:val="002B573D"/>
    <w:rsid w:val="002B58E9"/>
    <w:rsid w:val="002C0134"/>
    <w:rsid w:val="002C2896"/>
    <w:rsid w:val="002D2E68"/>
    <w:rsid w:val="002E2D87"/>
    <w:rsid w:val="002E43F5"/>
    <w:rsid w:val="002E61E5"/>
    <w:rsid w:val="002E63AE"/>
    <w:rsid w:val="002F1124"/>
    <w:rsid w:val="002F6F4E"/>
    <w:rsid w:val="003009EC"/>
    <w:rsid w:val="00305982"/>
    <w:rsid w:val="00307443"/>
    <w:rsid w:val="003108D6"/>
    <w:rsid w:val="0031097F"/>
    <w:rsid w:val="00316DC4"/>
    <w:rsid w:val="00324DD8"/>
    <w:rsid w:val="00351087"/>
    <w:rsid w:val="00361221"/>
    <w:rsid w:val="00381B4A"/>
    <w:rsid w:val="003922F0"/>
    <w:rsid w:val="003A78C9"/>
    <w:rsid w:val="003B3CDE"/>
    <w:rsid w:val="003B4F1E"/>
    <w:rsid w:val="003C4CD1"/>
    <w:rsid w:val="003D61CA"/>
    <w:rsid w:val="003F1A97"/>
    <w:rsid w:val="003F4DA7"/>
    <w:rsid w:val="00400D31"/>
    <w:rsid w:val="0040110D"/>
    <w:rsid w:val="00402F79"/>
    <w:rsid w:val="00414D8E"/>
    <w:rsid w:val="00417E7D"/>
    <w:rsid w:val="00441E46"/>
    <w:rsid w:val="004465DE"/>
    <w:rsid w:val="004520B7"/>
    <w:rsid w:val="004531D2"/>
    <w:rsid w:val="00453614"/>
    <w:rsid w:val="00457129"/>
    <w:rsid w:val="0046121D"/>
    <w:rsid w:val="004620F2"/>
    <w:rsid w:val="00465CF8"/>
    <w:rsid w:val="004700E8"/>
    <w:rsid w:val="00472569"/>
    <w:rsid w:val="00473E36"/>
    <w:rsid w:val="004920C8"/>
    <w:rsid w:val="00497EEA"/>
    <w:rsid w:val="004A22B3"/>
    <w:rsid w:val="004A7C18"/>
    <w:rsid w:val="004B25FB"/>
    <w:rsid w:val="004C2B74"/>
    <w:rsid w:val="004C3189"/>
    <w:rsid w:val="004D7F84"/>
    <w:rsid w:val="004E313B"/>
    <w:rsid w:val="004E4246"/>
    <w:rsid w:val="004F15B7"/>
    <w:rsid w:val="004F7F19"/>
    <w:rsid w:val="00501287"/>
    <w:rsid w:val="00506FFE"/>
    <w:rsid w:val="0052035F"/>
    <w:rsid w:val="00524849"/>
    <w:rsid w:val="005259A1"/>
    <w:rsid w:val="0053346B"/>
    <w:rsid w:val="00533AA6"/>
    <w:rsid w:val="005367E2"/>
    <w:rsid w:val="00542BFD"/>
    <w:rsid w:val="00544983"/>
    <w:rsid w:val="005462FA"/>
    <w:rsid w:val="00551D82"/>
    <w:rsid w:val="00571F8D"/>
    <w:rsid w:val="00574A1F"/>
    <w:rsid w:val="00590A90"/>
    <w:rsid w:val="00593CFE"/>
    <w:rsid w:val="00593FE0"/>
    <w:rsid w:val="005958F3"/>
    <w:rsid w:val="005A0533"/>
    <w:rsid w:val="005A55E5"/>
    <w:rsid w:val="005E084A"/>
    <w:rsid w:val="005E3537"/>
    <w:rsid w:val="005F26AC"/>
    <w:rsid w:val="0060377E"/>
    <w:rsid w:val="00610317"/>
    <w:rsid w:val="00621705"/>
    <w:rsid w:val="00621B56"/>
    <w:rsid w:val="00622578"/>
    <w:rsid w:val="00643723"/>
    <w:rsid w:val="006456D0"/>
    <w:rsid w:val="00651F22"/>
    <w:rsid w:val="00654165"/>
    <w:rsid w:val="00654D41"/>
    <w:rsid w:val="00656041"/>
    <w:rsid w:val="006578AF"/>
    <w:rsid w:val="00664500"/>
    <w:rsid w:val="0066583C"/>
    <w:rsid w:val="00667C5B"/>
    <w:rsid w:val="006741D0"/>
    <w:rsid w:val="006840E4"/>
    <w:rsid w:val="00697D7E"/>
    <w:rsid w:val="006A038B"/>
    <w:rsid w:val="006A267E"/>
    <w:rsid w:val="006B0D6A"/>
    <w:rsid w:val="006B2C9B"/>
    <w:rsid w:val="006B6C7A"/>
    <w:rsid w:val="006B6F60"/>
    <w:rsid w:val="006B71DB"/>
    <w:rsid w:val="006D5DE4"/>
    <w:rsid w:val="006E4797"/>
    <w:rsid w:val="006F2DD9"/>
    <w:rsid w:val="006F74FA"/>
    <w:rsid w:val="00704FE4"/>
    <w:rsid w:val="00711AD2"/>
    <w:rsid w:val="00722F7A"/>
    <w:rsid w:val="00725C69"/>
    <w:rsid w:val="007342BD"/>
    <w:rsid w:val="0074482A"/>
    <w:rsid w:val="007504A4"/>
    <w:rsid w:val="00751775"/>
    <w:rsid w:val="00763216"/>
    <w:rsid w:val="00767448"/>
    <w:rsid w:val="00773FD3"/>
    <w:rsid w:val="007740C2"/>
    <w:rsid w:val="0077550A"/>
    <w:rsid w:val="007A142D"/>
    <w:rsid w:val="007A7220"/>
    <w:rsid w:val="007A7777"/>
    <w:rsid w:val="007D5651"/>
    <w:rsid w:val="007E4680"/>
    <w:rsid w:val="007F0EA0"/>
    <w:rsid w:val="007F7F7A"/>
    <w:rsid w:val="008050DD"/>
    <w:rsid w:val="00811BA7"/>
    <w:rsid w:val="00830387"/>
    <w:rsid w:val="008319FC"/>
    <w:rsid w:val="008436CB"/>
    <w:rsid w:val="00846E0F"/>
    <w:rsid w:val="00847BF7"/>
    <w:rsid w:val="0085671C"/>
    <w:rsid w:val="00882C4C"/>
    <w:rsid w:val="00890C58"/>
    <w:rsid w:val="0089769D"/>
    <w:rsid w:val="008A04BC"/>
    <w:rsid w:val="008A2E3C"/>
    <w:rsid w:val="008A63F8"/>
    <w:rsid w:val="008B0620"/>
    <w:rsid w:val="008B062D"/>
    <w:rsid w:val="008B26C7"/>
    <w:rsid w:val="008B60FA"/>
    <w:rsid w:val="008C4A2D"/>
    <w:rsid w:val="008C5CD3"/>
    <w:rsid w:val="008D7770"/>
    <w:rsid w:val="008E783A"/>
    <w:rsid w:val="008F1499"/>
    <w:rsid w:val="008F37FE"/>
    <w:rsid w:val="008F3D0C"/>
    <w:rsid w:val="00905D50"/>
    <w:rsid w:val="0090779C"/>
    <w:rsid w:val="00912B46"/>
    <w:rsid w:val="009173A3"/>
    <w:rsid w:val="0092332F"/>
    <w:rsid w:val="00923B4F"/>
    <w:rsid w:val="009344A2"/>
    <w:rsid w:val="00940D52"/>
    <w:rsid w:val="00941252"/>
    <w:rsid w:val="0094149D"/>
    <w:rsid w:val="00942B16"/>
    <w:rsid w:val="009446E2"/>
    <w:rsid w:val="00974D45"/>
    <w:rsid w:val="0098678E"/>
    <w:rsid w:val="0099282B"/>
    <w:rsid w:val="009C2B8E"/>
    <w:rsid w:val="009C47AE"/>
    <w:rsid w:val="009C5184"/>
    <w:rsid w:val="009D0C73"/>
    <w:rsid w:val="009E1FAD"/>
    <w:rsid w:val="009F70EC"/>
    <w:rsid w:val="00A03DB3"/>
    <w:rsid w:val="00A11433"/>
    <w:rsid w:val="00A239C2"/>
    <w:rsid w:val="00A27BCF"/>
    <w:rsid w:val="00A37415"/>
    <w:rsid w:val="00A37EAA"/>
    <w:rsid w:val="00A524E3"/>
    <w:rsid w:val="00A60001"/>
    <w:rsid w:val="00A67B76"/>
    <w:rsid w:val="00A8040D"/>
    <w:rsid w:val="00A82C48"/>
    <w:rsid w:val="00A9148D"/>
    <w:rsid w:val="00A919D5"/>
    <w:rsid w:val="00AA3AE3"/>
    <w:rsid w:val="00AB091E"/>
    <w:rsid w:val="00AB1010"/>
    <w:rsid w:val="00AC1BA2"/>
    <w:rsid w:val="00AD653E"/>
    <w:rsid w:val="00B03FE9"/>
    <w:rsid w:val="00B10C59"/>
    <w:rsid w:val="00B21DED"/>
    <w:rsid w:val="00B51C23"/>
    <w:rsid w:val="00B52932"/>
    <w:rsid w:val="00B62B98"/>
    <w:rsid w:val="00B82197"/>
    <w:rsid w:val="00B94F9E"/>
    <w:rsid w:val="00BA36F5"/>
    <w:rsid w:val="00BB12AA"/>
    <w:rsid w:val="00BB7745"/>
    <w:rsid w:val="00BC0604"/>
    <w:rsid w:val="00BC2E61"/>
    <w:rsid w:val="00BC5759"/>
    <w:rsid w:val="00BC59B0"/>
    <w:rsid w:val="00BD14E8"/>
    <w:rsid w:val="00BD190F"/>
    <w:rsid w:val="00BE0897"/>
    <w:rsid w:val="00BE5282"/>
    <w:rsid w:val="00BF7820"/>
    <w:rsid w:val="00C01965"/>
    <w:rsid w:val="00C03E85"/>
    <w:rsid w:val="00C31F9C"/>
    <w:rsid w:val="00C32FA2"/>
    <w:rsid w:val="00C36DA2"/>
    <w:rsid w:val="00C37534"/>
    <w:rsid w:val="00C44DB9"/>
    <w:rsid w:val="00C60D5E"/>
    <w:rsid w:val="00C6367F"/>
    <w:rsid w:val="00C71250"/>
    <w:rsid w:val="00C767CC"/>
    <w:rsid w:val="00C77A4F"/>
    <w:rsid w:val="00C856DF"/>
    <w:rsid w:val="00C85B4E"/>
    <w:rsid w:val="00CA0F74"/>
    <w:rsid w:val="00CA7314"/>
    <w:rsid w:val="00CB6C7B"/>
    <w:rsid w:val="00CE702E"/>
    <w:rsid w:val="00D12577"/>
    <w:rsid w:val="00D25AF0"/>
    <w:rsid w:val="00D31BCB"/>
    <w:rsid w:val="00D34D52"/>
    <w:rsid w:val="00D35FA6"/>
    <w:rsid w:val="00D419C3"/>
    <w:rsid w:val="00D41C95"/>
    <w:rsid w:val="00D428BA"/>
    <w:rsid w:val="00D53531"/>
    <w:rsid w:val="00D602EC"/>
    <w:rsid w:val="00D76DC6"/>
    <w:rsid w:val="00D830C3"/>
    <w:rsid w:val="00D83A7B"/>
    <w:rsid w:val="00D94C66"/>
    <w:rsid w:val="00D953B8"/>
    <w:rsid w:val="00DB3F3E"/>
    <w:rsid w:val="00DC38A8"/>
    <w:rsid w:val="00DD0FB1"/>
    <w:rsid w:val="00DD2F19"/>
    <w:rsid w:val="00DD5985"/>
    <w:rsid w:val="00DF4AF9"/>
    <w:rsid w:val="00E00BC5"/>
    <w:rsid w:val="00E05671"/>
    <w:rsid w:val="00E07A02"/>
    <w:rsid w:val="00E13382"/>
    <w:rsid w:val="00E16693"/>
    <w:rsid w:val="00E312A4"/>
    <w:rsid w:val="00E51675"/>
    <w:rsid w:val="00E64C3F"/>
    <w:rsid w:val="00E71CF8"/>
    <w:rsid w:val="00E7767F"/>
    <w:rsid w:val="00E941C8"/>
    <w:rsid w:val="00EA4F5B"/>
    <w:rsid w:val="00EA6DFC"/>
    <w:rsid w:val="00EA7839"/>
    <w:rsid w:val="00EB1E68"/>
    <w:rsid w:val="00EB2F03"/>
    <w:rsid w:val="00EC2131"/>
    <w:rsid w:val="00ED3DBF"/>
    <w:rsid w:val="00F05F43"/>
    <w:rsid w:val="00F1123F"/>
    <w:rsid w:val="00F20F8B"/>
    <w:rsid w:val="00F21804"/>
    <w:rsid w:val="00F32FE7"/>
    <w:rsid w:val="00F3404B"/>
    <w:rsid w:val="00F42899"/>
    <w:rsid w:val="00F51227"/>
    <w:rsid w:val="00F53E54"/>
    <w:rsid w:val="00F62DD2"/>
    <w:rsid w:val="00F70B6C"/>
    <w:rsid w:val="00F7533D"/>
    <w:rsid w:val="00F83E7E"/>
    <w:rsid w:val="00F84AE2"/>
    <w:rsid w:val="00F87C7B"/>
    <w:rsid w:val="00F9438C"/>
    <w:rsid w:val="00FA7BFC"/>
    <w:rsid w:val="00FB141C"/>
    <w:rsid w:val="00FE5829"/>
    <w:rsid w:val="00FF2A2B"/>
    <w:rsid w:val="00FF50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A5876BAC-986C-4407-A8CD-CD787BC2F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E51675"/>
    <w:rPr>
      <w:sz w:val="16"/>
      <w:szCs w:val="16"/>
    </w:rPr>
  </w:style>
  <w:style w:type="paragraph" w:styleId="CommentText">
    <w:name w:val="annotation text"/>
    <w:basedOn w:val="Normal"/>
    <w:link w:val="CommentTextChar"/>
    <w:uiPriority w:val="99"/>
    <w:semiHidden/>
    <w:unhideWhenUsed/>
    <w:rsid w:val="00E51675"/>
    <w:rPr>
      <w:sz w:val="20"/>
      <w:szCs w:val="20"/>
    </w:rPr>
  </w:style>
  <w:style w:type="character" w:customStyle="1" w:styleId="CommentTextChar">
    <w:name w:val="Comment Text Char"/>
    <w:basedOn w:val="DefaultParagraphFont"/>
    <w:link w:val="CommentText"/>
    <w:uiPriority w:val="99"/>
    <w:semiHidden/>
    <w:rsid w:val="00E51675"/>
    <w:rPr>
      <w:sz w:val="20"/>
      <w:szCs w:val="20"/>
    </w:rPr>
  </w:style>
  <w:style w:type="paragraph" w:styleId="CommentSubject">
    <w:name w:val="annotation subject"/>
    <w:basedOn w:val="CommentText"/>
    <w:next w:val="CommentText"/>
    <w:link w:val="CommentSubjectChar"/>
    <w:uiPriority w:val="99"/>
    <w:semiHidden/>
    <w:unhideWhenUsed/>
    <w:rsid w:val="00E51675"/>
    <w:rPr>
      <w:b/>
      <w:bCs/>
    </w:rPr>
  </w:style>
  <w:style w:type="character" w:customStyle="1" w:styleId="CommentSubjectChar">
    <w:name w:val="Comment Subject Char"/>
    <w:basedOn w:val="CommentTextChar"/>
    <w:link w:val="CommentSubject"/>
    <w:uiPriority w:val="99"/>
    <w:semiHidden/>
    <w:rsid w:val="00E51675"/>
    <w:rPr>
      <w:b/>
      <w:bCs/>
      <w:sz w:val="20"/>
      <w:szCs w:val="20"/>
    </w:rPr>
  </w:style>
  <w:style w:type="paragraph" w:styleId="BalloonText">
    <w:name w:val="Balloon Text"/>
    <w:basedOn w:val="Normal"/>
    <w:link w:val="BalloonTextChar"/>
    <w:uiPriority w:val="99"/>
    <w:semiHidden/>
    <w:unhideWhenUsed/>
    <w:rsid w:val="00E516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1675"/>
    <w:rPr>
      <w:rFonts w:ascii="Segoe UI" w:hAnsi="Segoe UI" w:cs="Segoe UI"/>
      <w:sz w:val="18"/>
      <w:szCs w:val="18"/>
    </w:rPr>
  </w:style>
  <w:style w:type="paragraph" w:customStyle="1" w:styleId="EndNoteBibliographyTitle">
    <w:name w:val="EndNote Bibliography Title"/>
    <w:basedOn w:val="Normal"/>
    <w:link w:val="EndNoteBibliographyTitleCarter"/>
    <w:rsid w:val="007E4680"/>
    <w:pPr>
      <w:jc w:val="center"/>
    </w:pPr>
    <w:rPr>
      <w:noProof/>
    </w:rPr>
  </w:style>
  <w:style w:type="character" w:customStyle="1" w:styleId="EndNoteBibliographyTitleCarter">
    <w:name w:val="EndNote Bibliography Title Caráter"/>
    <w:basedOn w:val="DefaultParagraphFont"/>
    <w:link w:val="EndNoteBibliographyTitle"/>
    <w:rsid w:val="007E4680"/>
    <w:rPr>
      <w:noProof/>
    </w:rPr>
  </w:style>
  <w:style w:type="paragraph" w:customStyle="1" w:styleId="EndNoteBibliography">
    <w:name w:val="EndNote Bibliography"/>
    <w:basedOn w:val="Normal"/>
    <w:link w:val="EndNoteBibliographyCarter"/>
    <w:rsid w:val="007E4680"/>
    <w:rPr>
      <w:noProof/>
    </w:rPr>
  </w:style>
  <w:style w:type="character" w:customStyle="1" w:styleId="EndNoteBibliographyCarter">
    <w:name w:val="EndNote Bibliography Caráter"/>
    <w:basedOn w:val="DefaultParagraphFont"/>
    <w:link w:val="EndNoteBibliography"/>
    <w:rsid w:val="007E4680"/>
    <w:rPr>
      <w:noProof/>
    </w:rPr>
  </w:style>
  <w:style w:type="paragraph" w:styleId="ListParagraph">
    <w:name w:val="List Paragraph"/>
    <w:basedOn w:val="Normal"/>
    <w:uiPriority w:val="34"/>
    <w:qFormat/>
    <w:rsid w:val="00923B4F"/>
    <w:pPr>
      <w:ind w:left="720"/>
      <w:contextualSpacing/>
    </w:pPr>
  </w:style>
  <w:style w:type="paragraph" w:customStyle="1" w:styleId="MTDisplayEquation">
    <w:name w:val="MTDisplayEquation"/>
    <w:basedOn w:val="Normal"/>
    <w:next w:val="Normal"/>
    <w:link w:val="MTDisplayEquationCarter"/>
    <w:rsid w:val="007504A4"/>
    <w:pPr>
      <w:widowControl/>
      <w:tabs>
        <w:tab w:val="center" w:pos="4320"/>
        <w:tab w:val="right" w:pos="8640"/>
      </w:tabs>
      <w:spacing w:line="480" w:lineRule="auto"/>
      <w:jc w:val="left"/>
    </w:pPr>
    <w:rPr>
      <w:rFonts w:ascii="Arial" w:eastAsia="Times New Roman" w:hAnsi="Arial" w:cs="Times New Roman"/>
      <w:sz w:val="20"/>
    </w:rPr>
  </w:style>
  <w:style w:type="character" w:customStyle="1" w:styleId="MTDisplayEquationCarter">
    <w:name w:val="MTDisplayEquation Caráter"/>
    <w:link w:val="MTDisplayEquation"/>
    <w:rsid w:val="007504A4"/>
    <w:rPr>
      <w:rFonts w:ascii="Arial" w:eastAsia="Times New Roman" w:hAnsi="Arial" w:cs="Times New Roman"/>
      <w:sz w:val="20"/>
    </w:rPr>
  </w:style>
  <w:style w:type="character" w:styleId="PlaceholderText">
    <w:name w:val="Placeholder Text"/>
    <w:basedOn w:val="DefaultParagraphFont"/>
    <w:uiPriority w:val="99"/>
    <w:semiHidden/>
    <w:rsid w:val="0077550A"/>
    <w:rPr>
      <w:color w:val="808080"/>
    </w:rPr>
  </w:style>
  <w:style w:type="character" w:styleId="FollowedHyperlink">
    <w:name w:val="FollowedHyperlink"/>
    <w:basedOn w:val="DefaultParagraphFont"/>
    <w:uiPriority w:val="99"/>
    <w:semiHidden/>
    <w:unhideWhenUsed/>
    <w:rsid w:val="00047F71"/>
    <w:rPr>
      <w:color w:val="800080" w:themeColor="followedHyperlink"/>
      <w:u w:val="single"/>
    </w:rPr>
  </w:style>
  <w:style w:type="paragraph" w:styleId="Revision">
    <w:name w:val="Revision"/>
    <w:hidden/>
    <w:uiPriority w:val="99"/>
    <w:semiHidden/>
    <w:rsid w:val="00F87C7B"/>
    <w:pPr>
      <w:widowControl/>
      <w:jc w:val="left"/>
    </w:pPr>
  </w:style>
  <w:style w:type="character" w:styleId="LineNumber">
    <w:name w:val="line number"/>
    <w:basedOn w:val="DefaultParagraphFont"/>
    <w:uiPriority w:val="99"/>
    <w:semiHidden/>
    <w:unhideWhenUsed/>
    <w:rsid w:val="002B573D"/>
  </w:style>
  <w:style w:type="paragraph" w:styleId="Footer">
    <w:name w:val="footer"/>
    <w:basedOn w:val="Normal"/>
    <w:link w:val="FooterChar"/>
    <w:uiPriority w:val="99"/>
    <w:unhideWhenUsed/>
    <w:rsid w:val="0040110D"/>
    <w:pPr>
      <w:tabs>
        <w:tab w:val="center" w:pos="4680"/>
        <w:tab w:val="right" w:pos="9360"/>
      </w:tabs>
    </w:pPr>
  </w:style>
  <w:style w:type="character" w:customStyle="1" w:styleId="FooterChar">
    <w:name w:val="Footer Char"/>
    <w:basedOn w:val="DefaultParagraphFont"/>
    <w:link w:val="Footer"/>
    <w:uiPriority w:val="99"/>
    <w:rsid w:val="004011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lucio@fisica.uminho.p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13</Pages>
  <Words>10787</Words>
  <Characters>61491</Characters>
  <Application>Microsoft Office Word</Application>
  <DocSecurity>0</DocSecurity>
  <Lines>512</Lines>
  <Paragraphs>1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Nam Nguyen</cp:lastModifiedBy>
  <cp:revision>9</cp:revision>
  <dcterms:created xsi:type="dcterms:W3CDTF">2021-04-05T21:38:00Z</dcterms:created>
  <dcterms:modified xsi:type="dcterms:W3CDTF">2021-05-04T14:17:00Z</dcterms:modified>
</cp:coreProperties>
</file>